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F32A02" w14:textId="48622C7D" w:rsidR="001B6D51" w:rsidRPr="00A568C0" w:rsidRDefault="001B6D51" w:rsidP="00ED1288">
      <w:pPr>
        <w:jc w:val="left"/>
        <w:rPr>
          <w:rFonts w:ascii="Arial" w:hAnsi="Arial" w:cs="Arial"/>
          <w:sz w:val="22"/>
        </w:rPr>
      </w:pPr>
    </w:p>
    <w:p w14:paraId="639F6C76" w14:textId="77777777" w:rsidR="00216882" w:rsidRPr="00A568C0" w:rsidRDefault="00216882" w:rsidP="000E6311">
      <w:pPr>
        <w:rPr>
          <w:rFonts w:ascii="Arial" w:hAnsi="Arial" w:cs="Arial"/>
          <w:sz w:val="22"/>
        </w:rPr>
      </w:pPr>
    </w:p>
    <w:p w14:paraId="7610CD9F" w14:textId="7255057F" w:rsidR="00216882" w:rsidRPr="00A568C0" w:rsidRDefault="00175EE1" w:rsidP="00A62C05">
      <w:pPr>
        <w:tabs>
          <w:tab w:val="left" w:pos="7960"/>
        </w:tabs>
        <w:ind w:right="-10"/>
        <w:rPr>
          <w:rFonts w:ascii="Arial" w:hAnsi="Arial" w:cs="Arial"/>
          <w:sz w:val="22"/>
          <w:lang w:eastAsia="zh-CN"/>
        </w:rPr>
      </w:pPr>
      <w:r>
        <w:rPr>
          <w:rFonts w:ascii="Arial" w:hAnsi="Arial" w:cs="Arial"/>
          <w:sz w:val="22"/>
          <w:lang w:eastAsia="zh-CN"/>
        </w:rPr>
        <w:t>Homiletics Class</w:t>
      </w:r>
      <w:r w:rsidR="00216882" w:rsidRPr="00A568C0">
        <w:rPr>
          <w:rFonts w:ascii="Arial" w:hAnsi="Arial" w:cs="Arial"/>
          <w:sz w:val="22"/>
          <w:lang w:eastAsia="zh-CN"/>
        </w:rPr>
        <w:tab/>
      </w:r>
      <w:r>
        <w:rPr>
          <w:rFonts w:ascii="Arial" w:hAnsi="Arial" w:cs="Arial"/>
          <w:sz w:val="22"/>
          <w:lang w:eastAsia="zh-CN"/>
        </w:rPr>
        <w:t>Eugene Cheong</w:t>
      </w:r>
    </w:p>
    <w:p w14:paraId="7DAD3608" w14:textId="6312EDA5" w:rsidR="00216882" w:rsidRPr="00A568C0" w:rsidRDefault="00175EE1" w:rsidP="00A62C05">
      <w:pPr>
        <w:tabs>
          <w:tab w:val="left" w:pos="7960"/>
        </w:tabs>
        <w:ind w:right="-10"/>
        <w:rPr>
          <w:rFonts w:ascii="Arial" w:hAnsi="Arial" w:cs="Arial"/>
          <w:sz w:val="22"/>
          <w:lang w:eastAsia="zh-CN"/>
        </w:rPr>
      </w:pPr>
      <w:r>
        <w:rPr>
          <w:rFonts w:ascii="Arial" w:hAnsi="Arial" w:cs="Arial"/>
          <w:sz w:val="22"/>
          <w:lang w:eastAsia="zh-CN"/>
        </w:rPr>
        <w:t>14</w:t>
      </w:r>
      <w:r w:rsidR="00ED1288">
        <w:rPr>
          <w:rFonts w:ascii="Arial" w:hAnsi="Arial" w:cs="Arial"/>
          <w:sz w:val="22"/>
          <w:lang w:eastAsia="zh-CN"/>
        </w:rPr>
        <w:t>-</w:t>
      </w:r>
      <w:r>
        <w:rPr>
          <w:rFonts w:ascii="Arial" w:hAnsi="Arial" w:cs="Arial"/>
          <w:sz w:val="22"/>
          <w:lang w:eastAsia="zh-CN"/>
        </w:rPr>
        <w:t>April</w:t>
      </w:r>
      <w:r w:rsidR="00ED1288">
        <w:rPr>
          <w:rFonts w:ascii="Arial" w:hAnsi="Arial" w:cs="Arial"/>
          <w:sz w:val="22"/>
          <w:lang w:eastAsia="zh-CN"/>
        </w:rPr>
        <w:t>-20</w:t>
      </w:r>
      <w:r w:rsidR="00770A77">
        <w:rPr>
          <w:rFonts w:ascii="Arial" w:hAnsi="Arial" w:cs="Arial"/>
          <w:sz w:val="22"/>
          <w:lang w:eastAsia="zh-CN"/>
        </w:rPr>
        <w:t>20</w:t>
      </w:r>
      <w:r w:rsidR="00216882" w:rsidRPr="00A568C0">
        <w:rPr>
          <w:rFonts w:ascii="Arial" w:hAnsi="Arial" w:cs="Arial"/>
          <w:sz w:val="22"/>
          <w:lang w:eastAsia="zh-CN"/>
        </w:rPr>
        <w:tab/>
        <w:t xml:space="preserve">Message </w:t>
      </w:r>
      <w:r>
        <w:rPr>
          <w:rFonts w:ascii="Arial" w:hAnsi="Arial" w:cs="Arial"/>
          <w:sz w:val="22"/>
          <w:lang w:eastAsia="zh-CN"/>
        </w:rPr>
        <w:t>2</w:t>
      </w:r>
      <w:r w:rsidR="00216882" w:rsidRPr="00A568C0">
        <w:rPr>
          <w:rFonts w:ascii="Arial" w:hAnsi="Arial" w:cs="Arial"/>
          <w:sz w:val="22"/>
          <w:lang w:eastAsia="zh-CN"/>
        </w:rPr>
        <w:t xml:space="preserve"> of 2</w:t>
      </w:r>
    </w:p>
    <w:p w14:paraId="78FED90C" w14:textId="2280BA6F" w:rsidR="00216882" w:rsidRPr="00A568C0" w:rsidRDefault="00175EE1" w:rsidP="00A62C05">
      <w:pPr>
        <w:tabs>
          <w:tab w:val="left" w:pos="7960"/>
        </w:tabs>
        <w:ind w:right="-10"/>
        <w:rPr>
          <w:rFonts w:ascii="Arial" w:hAnsi="Arial" w:cs="Arial"/>
          <w:sz w:val="22"/>
          <w:lang w:eastAsia="zh-CN"/>
        </w:rPr>
      </w:pPr>
      <w:r>
        <w:rPr>
          <w:rFonts w:ascii="Arial" w:hAnsi="Arial" w:cs="Arial"/>
          <w:sz w:val="22"/>
          <w:lang w:eastAsia="zh-CN"/>
        </w:rPr>
        <w:t>ESV</w:t>
      </w:r>
      <w:r w:rsidR="00216882" w:rsidRPr="00A568C0">
        <w:rPr>
          <w:rFonts w:ascii="Arial" w:hAnsi="Arial" w:cs="Arial"/>
          <w:sz w:val="22"/>
          <w:lang w:eastAsia="zh-CN"/>
        </w:rPr>
        <w:tab/>
      </w:r>
      <w:r w:rsidR="00C00D39" w:rsidRPr="00A568C0">
        <w:rPr>
          <w:rFonts w:ascii="Arial" w:hAnsi="Arial" w:cs="Arial"/>
          <w:sz w:val="22"/>
          <w:lang w:eastAsia="zh-CN"/>
        </w:rPr>
        <w:t>15</w:t>
      </w:r>
      <w:r w:rsidR="00216882" w:rsidRPr="00A568C0">
        <w:rPr>
          <w:rFonts w:ascii="Arial" w:hAnsi="Arial" w:cs="Arial"/>
          <w:sz w:val="22"/>
          <w:lang w:eastAsia="zh-CN"/>
        </w:rPr>
        <w:t xml:space="preserve"> Minutes</w:t>
      </w:r>
    </w:p>
    <w:p w14:paraId="63D9A335" w14:textId="3F7CEBD9" w:rsidR="00A62C05" w:rsidRPr="00A568C0" w:rsidRDefault="00175EE1" w:rsidP="00A62C05">
      <w:pPr>
        <w:pStyle w:val="Header"/>
        <w:tabs>
          <w:tab w:val="clear" w:pos="4800"/>
          <w:tab w:val="center" w:pos="4950"/>
        </w:tabs>
        <w:ind w:right="-10"/>
        <w:rPr>
          <w:rFonts w:ascii="Arial" w:hAnsi="Arial" w:cs="Arial"/>
          <w:b/>
          <w:sz w:val="32"/>
        </w:rPr>
      </w:pPr>
      <w:r>
        <w:rPr>
          <w:rFonts w:ascii="Arial" w:hAnsi="Arial" w:cs="Arial"/>
          <w:b/>
          <w:sz w:val="32"/>
        </w:rPr>
        <w:t>My Enemy, My Friend</w:t>
      </w:r>
    </w:p>
    <w:p w14:paraId="2F572037" w14:textId="3670AE29" w:rsidR="00A62C05" w:rsidRPr="00A568C0" w:rsidRDefault="00175EE1" w:rsidP="00A62C05">
      <w:pPr>
        <w:pStyle w:val="Header"/>
        <w:tabs>
          <w:tab w:val="clear" w:pos="4800"/>
          <w:tab w:val="center" w:pos="4950"/>
        </w:tabs>
        <w:ind w:right="-10"/>
        <w:rPr>
          <w:rFonts w:ascii="Arial" w:hAnsi="Arial" w:cs="Arial"/>
          <w:b/>
          <w:i/>
        </w:rPr>
      </w:pPr>
      <w:r>
        <w:rPr>
          <w:rFonts w:ascii="Arial" w:hAnsi="Arial" w:cs="Arial"/>
          <w:b/>
          <w:i/>
        </w:rPr>
        <w:t>2 Sam 1</w:t>
      </w:r>
    </w:p>
    <w:p w14:paraId="3C7BB067" w14:textId="77777777" w:rsidR="00A62C05" w:rsidRPr="00A568C0" w:rsidRDefault="00A62C05" w:rsidP="00ED1288">
      <w:pPr>
        <w:tabs>
          <w:tab w:val="left" w:pos="7960"/>
        </w:tabs>
        <w:ind w:left="1660" w:right="-10" w:hanging="1660"/>
        <w:jc w:val="left"/>
        <w:rPr>
          <w:rFonts w:ascii="Arial" w:hAnsi="Arial" w:cs="Arial"/>
          <w:sz w:val="22"/>
        </w:rPr>
      </w:pPr>
    </w:p>
    <w:p w14:paraId="702B31C3" w14:textId="1BD63BEE"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Topic:</w:t>
      </w:r>
      <w:r w:rsidRPr="00A568C0">
        <w:rPr>
          <w:rFonts w:ascii="Arial" w:hAnsi="Arial" w:cs="Arial"/>
          <w:sz w:val="22"/>
        </w:rPr>
        <w:tab/>
      </w:r>
      <w:r w:rsidR="00175EE1">
        <w:rPr>
          <w:rFonts w:ascii="Arial" w:hAnsi="Arial" w:cs="Arial"/>
          <w:sz w:val="22"/>
        </w:rPr>
        <w:t>Love</w:t>
      </w:r>
    </w:p>
    <w:p w14:paraId="4420F795" w14:textId="04C5D58F"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Subject:</w:t>
      </w:r>
      <w:r w:rsidRPr="00A568C0">
        <w:rPr>
          <w:rFonts w:ascii="Arial" w:hAnsi="Arial" w:cs="Arial"/>
          <w:sz w:val="22"/>
        </w:rPr>
        <w:tab/>
      </w:r>
      <w:r w:rsidR="009523E6">
        <w:rPr>
          <w:rFonts w:ascii="Arial" w:hAnsi="Arial" w:cs="Arial"/>
          <w:sz w:val="22"/>
        </w:rPr>
        <w:t>God wants us to treat our enemies</w:t>
      </w:r>
    </w:p>
    <w:p w14:paraId="3FC6DEC7" w14:textId="349E75FD"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Complement:</w:t>
      </w:r>
      <w:r w:rsidRPr="00A568C0">
        <w:rPr>
          <w:rFonts w:ascii="Arial" w:hAnsi="Arial" w:cs="Arial"/>
          <w:sz w:val="22"/>
        </w:rPr>
        <w:tab/>
      </w:r>
      <w:r w:rsidR="009523E6">
        <w:rPr>
          <w:rFonts w:ascii="Arial" w:hAnsi="Arial" w:cs="Arial"/>
          <w:sz w:val="22"/>
        </w:rPr>
        <w:t>with love.</w:t>
      </w:r>
    </w:p>
    <w:p w14:paraId="4B5D555B" w14:textId="4C0AFD6F"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Purpose:</w:t>
      </w:r>
      <w:r w:rsidRPr="00A568C0">
        <w:rPr>
          <w:rFonts w:ascii="Arial" w:hAnsi="Arial" w:cs="Arial"/>
          <w:b/>
          <w:sz w:val="22"/>
        </w:rPr>
        <w:tab/>
      </w:r>
      <w:r w:rsidRPr="00A568C0">
        <w:rPr>
          <w:rFonts w:ascii="Arial" w:hAnsi="Arial" w:cs="Arial"/>
          <w:sz w:val="22"/>
        </w:rPr>
        <w:t>The l</w:t>
      </w:r>
      <w:r w:rsidR="008D019E">
        <w:rPr>
          <w:rFonts w:ascii="Arial" w:hAnsi="Arial" w:cs="Arial"/>
          <w:sz w:val="22"/>
        </w:rPr>
        <w:t>isteners will</w:t>
      </w:r>
      <w:r w:rsidR="00175EE1">
        <w:rPr>
          <w:rFonts w:ascii="Arial" w:hAnsi="Arial" w:cs="Arial"/>
          <w:sz w:val="22"/>
        </w:rPr>
        <w:t xml:space="preserve"> treat their enemies with love.</w:t>
      </w:r>
    </w:p>
    <w:p w14:paraId="5EEEECDE" w14:textId="57E08986"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Reading:</w:t>
      </w:r>
      <w:r w:rsidRPr="00A568C0">
        <w:rPr>
          <w:rFonts w:ascii="Arial" w:hAnsi="Arial" w:cs="Arial"/>
          <w:sz w:val="22"/>
        </w:rPr>
        <w:tab/>
      </w:r>
      <w:r w:rsidR="009523E6">
        <w:rPr>
          <w:rFonts w:ascii="Arial" w:hAnsi="Arial" w:cs="Arial"/>
          <w:sz w:val="22"/>
        </w:rPr>
        <w:t>2 Sam 1:11-12</w:t>
      </w:r>
    </w:p>
    <w:p w14:paraId="55D43752" w14:textId="77777777" w:rsidR="00216882" w:rsidRPr="00A568C0" w:rsidRDefault="00216882" w:rsidP="00ED1288">
      <w:pPr>
        <w:jc w:val="left"/>
        <w:rPr>
          <w:rFonts w:ascii="Arial" w:hAnsi="Arial" w:cs="Arial"/>
          <w:sz w:val="22"/>
        </w:rPr>
      </w:pPr>
    </w:p>
    <w:p w14:paraId="7267756C" w14:textId="77777777" w:rsidR="00175EE1" w:rsidRPr="00A568C0" w:rsidRDefault="00175EE1" w:rsidP="00175EE1">
      <w:pPr>
        <w:pStyle w:val="Heading1"/>
      </w:pPr>
      <w:r w:rsidRPr="00A568C0">
        <w:t>Introduction</w:t>
      </w:r>
    </w:p>
    <w:p w14:paraId="061095D7" w14:textId="478D9009" w:rsidR="00175EE1" w:rsidRPr="00A568C0" w:rsidRDefault="00175EE1" w:rsidP="006048A8">
      <w:pPr>
        <w:pStyle w:val="Heading3"/>
      </w:pPr>
      <w:r w:rsidRPr="00A568C0">
        <w:rPr>
          <w:u w:val="single"/>
        </w:rPr>
        <w:t>Interest</w:t>
      </w:r>
      <w:r w:rsidRPr="00A568C0">
        <w:t xml:space="preserve">: </w:t>
      </w:r>
      <w:r>
        <w:t>People around the world celebrated when they heard of the death of Osama bin Laden. The death of the person who caused so many other peoples’ deaths seemed to justify that celebration.</w:t>
      </w:r>
      <w:r w:rsidR="00783F99">
        <w:t xml:space="preserve"> His greatest act of terrorism was the destruction of the World Trade Centre twin towers in New York. His organization, Al Qaeda, had many other similar terrorist cells around the world aiming to do the same thing to the countries they were in. Right here in Singapore, we were faced with the terrorist threat from Jemaah </w:t>
      </w:r>
      <w:proofErr w:type="spellStart"/>
      <w:r w:rsidR="00783F99">
        <w:t>Islamaiyah</w:t>
      </w:r>
      <w:proofErr w:type="spellEnd"/>
      <w:r w:rsidR="00783F99">
        <w:t xml:space="preserve"> (JI). So, when the founder and leader of these terrorist groups was himself killed, the world celebrated his death. </w:t>
      </w:r>
    </w:p>
    <w:p w14:paraId="45511845" w14:textId="16F70DB0" w:rsidR="00175EE1" w:rsidRPr="007E49AB" w:rsidRDefault="00175EE1" w:rsidP="006048A8">
      <w:pPr>
        <w:pStyle w:val="Heading3"/>
      </w:pPr>
      <w:r w:rsidRPr="00A568C0">
        <w:rPr>
          <w:u w:val="single"/>
        </w:rPr>
        <w:t>Need</w:t>
      </w:r>
      <w:r w:rsidRPr="00A568C0">
        <w:t xml:space="preserve">: </w:t>
      </w:r>
      <w:r>
        <w:t xml:space="preserve">Do you have enemies, or people you don’t really like? </w:t>
      </w:r>
      <w:r w:rsidR="00783F99">
        <w:t xml:space="preserve">Or do you know of people who really don’t like you and what you stand for? People who mock you for your faith in Jesus Christ, and for believing in him? </w:t>
      </w:r>
      <w:r>
        <w:t>Do you celebrate their misfortune when you hear something bad has happened to people who have treated you badly?</w:t>
      </w:r>
    </w:p>
    <w:p w14:paraId="531CEDA0" w14:textId="77777777" w:rsidR="00175EE1" w:rsidRPr="00A568C0" w:rsidRDefault="00175EE1" w:rsidP="006048A8">
      <w:pPr>
        <w:pStyle w:val="Heading3"/>
      </w:pPr>
      <w:r w:rsidRPr="00A568C0">
        <w:rPr>
          <w:u w:val="single"/>
        </w:rPr>
        <w:t>Subject</w:t>
      </w:r>
      <w:r w:rsidRPr="00A568C0">
        <w:t xml:space="preserve">: </w:t>
      </w:r>
      <w:r>
        <w:t>Today, I’ll show you how God wants you to treat your enemies when you hear of their misfortune.</w:t>
      </w:r>
    </w:p>
    <w:p w14:paraId="17D4F5CF" w14:textId="24005FC3" w:rsidR="00175EE1" w:rsidRPr="00A568C0" w:rsidRDefault="00175EE1" w:rsidP="006048A8">
      <w:pPr>
        <w:pStyle w:val="Heading3"/>
      </w:pPr>
      <w:r w:rsidRPr="00A568C0">
        <w:rPr>
          <w:u w:val="single"/>
        </w:rPr>
        <w:t>Background</w:t>
      </w:r>
      <w:r w:rsidRPr="00A568C0">
        <w:t xml:space="preserve">: </w:t>
      </w:r>
      <w:r w:rsidR="0066559B">
        <w:t xml:space="preserve">Whilst Saul was still king of Israel, Samuel had secretly anointed another man, David, to be the king of Israel (1 Sam 16). This was under God’s instructions because Saul had turned away from God and did not obey God’s commandments. After that, David spent a few years of his life running away from Saul’s murderous intents. </w:t>
      </w:r>
      <w:r>
        <w:t xml:space="preserve">Saul was intent on killing David. Still, David remained faithful to his king, </w:t>
      </w:r>
      <w:r w:rsidR="0066559B">
        <w:t xml:space="preserve">and to God’s placing him Saul as king. Instead of seizing the throne by force, </w:t>
      </w:r>
      <w:r>
        <w:t>he refused to “raise his hand against God’s anointed</w:t>
      </w:r>
      <w:r w:rsidR="0066559B">
        <w:t>,</w:t>
      </w:r>
      <w:r>
        <w:t xml:space="preserve">” </w:t>
      </w:r>
      <w:r w:rsidR="0066559B">
        <w:t xml:space="preserve">even though he had two clear opportunities to rid himself of his tormentor. </w:t>
      </w:r>
      <w:r>
        <w:t xml:space="preserve">Now, David hears news of Saul’s death. </w:t>
      </w:r>
      <w:r w:rsidR="00B03BB1">
        <w:t>So how does David respond to the demise of his enemy Saul?</w:t>
      </w:r>
    </w:p>
    <w:p w14:paraId="5FE6C224" w14:textId="4111E00F" w:rsidR="00175EE1" w:rsidRPr="00A568C0" w:rsidRDefault="00175EE1" w:rsidP="006048A8">
      <w:pPr>
        <w:pStyle w:val="Heading3"/>
      </w:pPr>
      <w:r w:rsidRPr="00A568C0">
        <w:rPr>
          <w:u w:val="single"/>
        </w:rPr>
        <w:t>Preview</w:t>
      </w:r>
      <w:r w:rsidRPr="00A568C0">
        <w:t xml:space="preserve">: </w:t>
      </w:r>
      <w:r w:rsidR="0066559B">
        <w:t>In our passage today, you will see three</w:t>
      </w:r>
      <w:r>
        <w:t xml:space="preserve"> ways that God wants you to treat your enemies.</w:t>
      </w:r>
    </w:p>
    <w:p w14:paraId="32B2C4E8" w14:textId="77777777" w:rsidR="00175EE1" w:rsidRPr="00A568C0" w:rsidRDefault="00175EE1" w:rsidP="006048A8">
      <w:pPr>
        <w:pStyle w:val="Heading3"/>
      </w:pPr>
      <w:r w:rsidRPr="00A568C0">
        <w:rPr>
          <w:u w:val="single"/>
        </w:rPr>
        <w:t>Text</w:t>
      </w:r>
      <w:r w:rsidRPr="00A568C0">
        <w:t xml:space="preserve">: </w:t>
      </w:r>
      <w:r>
        <w:t>These three ways are given to us in today’s text, 2 Sam 1 (</w:t>
      </w:r>
      <w:r w:rsidRPr="00284A39">
        <w:rPr>
          <w:u w:val="single"/>
        </w:rPr>
        <w:t>text</w:t>
      </w:r>
      <w:r>
        <w:t>). Please turn to 2 Sam 1 and we’ll read from verse 1. 2 Sam 1.</w:t>
      </w:r>
    </w:p>
    <w:p w14:paraId="0F38CC5B" w14:textId="77777777" w:rsidR="00175EE1" w:rsidRPr="00A568C0" w:rsidRDefault="00175EE1" w:rsidP="00175EE1">
      <w:pPr>
        <w:jc w:val="left"/>
        <w:rPr>
          <w:rFonts w:ascii="Arial" w:hAnsi="Arial" w:cs="Arial"/>
          <w:sz w:val="22"/>
        </w:rPr>
      </w:pPr>
    </w:p>
    <w:p w14:paraId="11046AE5" w14:textId="77777777" w:rsidR="00175EE1" w:rsidRPr="00A568C0" w:rsidRDefault="00175EE1" w:rsidP="00175EE1">
      <w:pPr>
        <w:jc w:val="left"/>
        <w:rPr>
          <w:rFonts w:ascii="Arial" w:hAnsi="Arial" w:cs="Arial"/>
          <w:sz w:val="22"/>
        </w:rPr>
      </w:pPr>
      <w:r w:rsidRPr="00A568C0">
        <w:rPr>
          <w:rFonts w:ascii="Arial" w:hAnsi="Arial" w:cs="Arial"/>
          <w:sz w:val="22"/>
        </w:rPr>
        <w:t>(</w:t>
      </w:r>
      <w:r>
        <w:rPr>
          <w:rFonts w:ascii="Arial" w:hAnsi="Arial" w:cs="Arial"/>
          <w:sz w:val="22"/>
        </w:rPr>
        <w:t>Now, the first way God wants you to treat your enemies is to..</w:t>
      </w:r>
      <w:r w:rsidRPr="00A568C0">
        <w:rPr>
          <w:rFonts w:ascii="Arial" w:hAnsi="Arial" w:cs="Arial"/>
          <w:sz w:val="22"/>
        </w:rPr>
        <w:t>.)</w:t>
      </w:r>
    </w:p>
    <w:p w14:paraId="718590A1" w14:textId="77777777" w:rsidR="00175EE1" w:rsidRPr="00A568C0" w:rsidRDefault="00175EE1" w:rsidP="00175EE1">
      <w:pPr>
        <w:pStyle w:val="Heading1"/>
      </w:pPr>
      <w:r w:rsidRPr="00A568C0">
        <w:t>I.</w:t>
      </w:r>
      <w:r w:rsidRPr="00A568C0">
        <w:tab/>
      </w:r>
      <w:r>
        <w:t>Feel badly about your enemies’ misfortune.</w:t>
      </w:r>
    </w:p>
    <w:p w14:paraId="2C0A6E98" w14:textId="495E1996" w:rsidR="00175EE1" w:rsidRPr="003E045D" w:rsidRDefault="00175EE1" w:rsidP="00175EE1">
      <w:pPr>
        <w:jc w:val="left"/>
        <w:rPr>
          <w:rFonts w:ascii="Arial" w:hAnsi="Arial" w:cs="Arial"/>
          <w:b/>
          <w:bCs/>
          <w:sz w:val="22"/>
        </w:rPr>
      </w:pPr>
      <w:r w:rsidRPr="00A568C0">
        <w:rPr>
          <w:rFonts w:ascii="Arial" w:hAnsi="Arial" w:cs="Arial"/>
          <w:sz w:val="22"/>
        </w:rPr>
        <w:t xml:space="preserve">     </w:t>
      </w:r>
      <w:r w:rsidRPr="003E045D">
        <w:rPr>
          <w:rFonts w:ascii="Arial" w:hAnsi="Arial" w:cs="Arial"/>
          <w:b/>
          <w:bCs/>
          <w:sz w:val="22"/>
        </w:rPr>
        <w:t>[</w:t>
      </w:r>
      <w:r w:rsidR="003E045D">
        <w:rPr>
          <w:rFonts w:ascii="Arial" w:hAnsi="Arial" w:cs="Arial"/>
          <w:b/>
          <w:bCs/>
          <w:sz w:val="22"/>
        </w:rPr>
        <w:t>Don’t</w:t>
      </w:r>
      <w:r w:rsidRPr="003E045D">
        <w:rPr>
          <w:rFonts w:ascii="Arial" w:hAnsi="Arial" w:cs="Arial"/>
          <w:b/>
          <w:bCs/>
          <w:sz w:val="22"/>
        </w:rPr>
        <w:t xml:space="preserve"> celebrate when something bad happen</w:t>
      </w:r>
      <w:r w:rsidR="003E045D">
        <w:rPr>
          <w:rFonts w:ascii="Arial" w:hAnsi="Arial" w:cs="Arial"/>
          <w:b/>
          <w:bCs/>
          <w:sz w:val="22"/>
        </w:rPr>
        <w:t>s</w:t>
      </w:r>
      <w:r w:rsidRPr="003E045D">
        <w:rPr>
          <w:rFonts w:ascii="Arial" w:hAnsi="Arial" w:cs="Arial"/>
          <w:b/>
          <w:bCs/>
          <w:sz w:val="22"/>
        </w:rPr>
        <w:t xml:space="preserve"> to your enemy.]</w:t>
      </w:r>
    </w:p>
    <w:p w14:paraId="59AAE48A" w14:textId="77777777" w:rsidR="00AF72CB" w:rsidRDefault="00175EE1" w:rsidP="00175EE1">
      <w:pPr>
        <w:pStyle w:val="Heading2"/>
        <w:rPr>
          <w:rFonts w:cs="Arial"/>
        </w:rPr>
      </w:pPr>
      <w:r>
        <w:rPr>
          <w:rFonts w:cs="Arial"/>
        </w:rPr>
        <w:t xml:space="preserve">We should not rejoice at our enemies’ misfortune. </w:t>
      </w:r>
    </w:p>
    <w:p w14:paraId="27418BAC" w14:textId="5ADDF127" w:rsidR="00175EE1" w:rsidRPr="000A35B7" w:rsidRDefault="00175EE1" w:rsidP="006048A8">
      <w:pPr>
        <w:pStyle w:val="Heading3"/>
      </w:pPr>
      <w:r w:rsidRPr="000A35B7">
        <w:t xml:space="preserve">[ILL: </w:t>
      </w:r>
      <w:r w:rsidR="00AF72CB" w:rsidRPr="000A35B7">
        <w:t xml:space="preserve">Let’s say you and someone else in school don’t like each other very much for some reason. It happens, sometimes. There’s just no chemistry between the two of you, and yet you find yourself in the same class taking the same module. What makes it worse is </w:t>
      </w:r>
      <w:r w:rsidR="00AF72CB" w:rsidRPr="000A35B7">
        <w:lastRenderedPageBreak/>
        <w:t xml:space="preserve">that during one class, that person quite strongly disagreed with your view and pointed out how wrong you were. Then the written assignments are meted out and you find out that the person didn’t get a good grade on it. There’s a human tendency to rejoice at his comeuppance. But that’s not what God wants you to do. </w:t>
      </w:r>
      <w:r w:rsidRPr="000A35B7">
        <w:t>If you find out that the person you don’t like didn’t do very well on his assignment, don’t rejoice.</w:t>
      </w:r>
      <w:r w:rsidR="00AF72CB" w:rsidRPr="000A35B7">
        <w:t xml:space="preserve"> Instead, feel bad about his misfortune.</w:t>
      </w:r>
      <w:r w:rsidRPr="000A35B7">
        <w:t>]</w:t>
      </w:r>
    </w:p>
    <w:p w14:paraId="1897FFC8" w14:textId="0F7947B4" w:rsidR="00175EE1" w:rsidRDefault="00175EE1" w:rsidP="00175EE1">
      <w:pPr>
        <w:pStyle w:val="Heading2"/>
        <w:rPr>
          <w:rFonts w:cs="Arial"/>
        </w:rPr>
      </w:pPr>
      <w:r w:rsidRPr="00861FB1">
        <w:rPr>
          <w:rFonts w:cs="Arial"/>
        </w:rPr>
        <w:t>David mourned the death of Saul, the person who wanted to murder him on more than a few occasions</w:t>
      </w:r>
      <w:r>
        <w:rPr>
          <w:rFonts w:cs="Arial"/>
        </w:rPr>
        <w:t xml:space="preserve"> (</w:t>
      </w:r>
      <w:r>
        <w:rPr>
          <w:rFonts w:cs="Arial"/>
          <w:u w:val="single"/>
        </w:rPr>
        <w:t>1 Sam 18:10-11; 19:1; 19:8-10; 19:11; 23:25-28</w:t>
      </w:r>
      <w:r>
        <w:rPr>
          <w:rFonts w:cs="Arial"/>
        </w:rPr>
        <w:t>)</w:t>
      </w:r>
      <w:r w:rsidRPr="00861FB1">
        <w:rPr>
          <w:rFonts w:cs="Arial"/>
        </w:rPr>
        <w:t>.</w:t>
      </w:r>
    </w:p>
    <w:p w14:paraId="3AC07266" w14:textId="5007F34A" w:rsidR="00AF72CB" w:rsidRPr="003E045D" w:rsidRDefault="000A35B7" w:rsidP="006048A8">
      <w:pPr>
        <w:pStyle w:val="Heading3"/>
        <w:rPr>
          <w:szCs w:val="20"/>
        </w:rPr>
      </w:pPr>
      <w:r>
        <w:t>In 1 Sam, we read of how Saul repeatedly attempts to kill David out of jealousy, and perhaps also because he felt David was a threat to his throne. In 1 Sam 18 and 19, we read of how Saul hurled his spear at him. In 1 Sam 19 and 23 we see him scheming and planning to kill David.</w:t>
      </w:r>
    </w:p>
    <w:p w14:paraId="5C0D388B" w14:textId="005C63C4" w:rsidR="000A35B7" w:rsidRPr="00861FB1" w:rsidRDefault="000A35B7" w:rsidP="006048A8">
      <w:pPr>
        <w:pStyle w:val="Heading3"/>
      </w:pPr>
      <w:r>
        <w:t xml:space="preserve">When David hears of Saul’s death, you can expect him to feel relieved that the running is over. You can expect David to rejoice at the news. But he didn’t. </w:t>
      </w:r>
      <w:r w:rsidR="0051134F">
        <w:t xml:space="preserve">In </w:t>
      </w:r>
      <w:r w:rsidR="0051134F">
        <w:rPr>
          <w:u w:val="single"/>
        </w:rPr>
        <w:t>verses 11-12</w:t>
      </w:r>
      <w:r w:rsidR="000758BF">
        <w:t xml:space="preserve"> of our passage</w:t>
      </w:r>
      <w:r w:rsidR="0051134F">
        <w:rPr>
          <w:u w:val="single"/>
        </w:rPr>
        <w:t>,</w:t>
      </w:r>
      <w:r w:rsidR="0051134F">
        <w:t xml:space="preserve"> h</w:t>
      </w:r>
      <w:r>
        <w:t>e did what God wanted him to do, and mourned the death of his enemy. He did this because he knew that despite all his murderous intents against David, Saul was still a king placed on the throne by God.</w:t>
      </w:r>
    </w:p>
    <w:p w14:paraId="1A3C5B46" w14:textId="77777777" w:rsidR="00175EE1" w:rsidRPr="00437CFF" w:rsidRDefault="00175EE1" w:rsidP="00175EE1"/>
    <w:p w14:paraId="18864813" w14:textId="1E0B6520" w:rsidR="00175EE1" w:rsidRPr="00A568C0" w:rsidRDefault="00175EE1" w:rsidP="00175EE1">
      <w:pPr>
        <w:jc w:val="left"/>
        <w:rPr>
          <w:rFonts w:ascii="Arial" w:hAnsi="Arial" w:cs="Arial"/>
          <w:sz w:val="22"/>
        </w:rPr>
      </w:pPr>
      <w:r w:rsidRPr="00A568C0">
        <w:rPr>
          <w:rFonts w:ascii="Arial" w:hAnsi="Arial" w:cs="Arial"/>
          <w:sz w:val="22"/>
        </w:rPr>
        <w:t>(</w:t>
      </w:r>
      <w:r w:rsidR="00282DA0">
        <w:rPr>
          <w:rFonts w:ascii="Arial" w:hAnsi="Arial" w:cs="Arial"/>
          <w:sz w:val="22"/>
        </w:rPr>
        <w:t xml:space="preserve">So </w:t>
      </w:r>
      <w:r w:rsidR="00F56CF0">
        <w:rPr>
          <w:rFonts w:ascii="Arial" w:hAnsi="Arial" w:cs="Arial"/>
          <w:sz w:val="22"/>
        </w:rPr>
        <w:t>how should you treat your enemy? First, y</w:t>
      </w:r>
      <w:r w:rsidR="00282DA0">
        <w:rPr>
          <w:rFonts w:ascii="Arial" w:hAnsi="Arial" w:cs="Arial"/>
          <w:sz w:val="22"/>
        </w:rPr>
        <w:t xml:space="preserve">ou should feel badly when you enemy falls. </w:t>
      </w:r>
      <w:r>
        <w:rPr>
          <w:rFonts w:ascii="Arial" w:hAnsi="Arial" w:cs="Arial"/>
          <w:sz w:val="22"/>
        </w:rPr>
        <w:t>The second way God wants you treat your enem</w:t>
      </w:r>
      <w:r w:rsidR="00F56CF0">
        <w:rPr>
          <w:rFonts w:ascii="Arial" w:hAnsi="Arial" w:cs="Arial"/>
          <w:sz w:val="22"/>
        </w:rPr>
        <w:t>y</w:t>
      </w:r>
      <w:r>
        <w:rPr>
          <w:rFonts w:ascii="Arial" w:hAnsi="Arial" w:cs="Arial"/>
          <w:sz w:val="22"/>
        </w:rPr>
        <w:t xml:space="preserve"> is to..</w:t>
      </w:r>
      <w:r w:rsidRPr="00A568C0">
        <w:rPr>
          <w:rFonts w:ascii="Arial" w:hAnsi="Arial" w:cs="Arial"/>
          <w:sz w:val="22"/>
        </w:rPr>
        <w:t>.)</w:t>
      </w:r>
    </w:p>
    <w:p w14:paraId="7287CADB" w14:textId="77777777" w:rsidR="00175EE1" w:rsidRPr="00A568C0" w:rsidRDefault="00175EE1" w:rsidP="00175EE1">
      <w:pPr>
        <w:pStyle w:val="Heading1"/>
      </w:pPr>
      <w:r w:rsidRPr="00A568C0">
        <w:t>II.</w:t>
      </w:r>
      <w:r w:rsidRPr="00A568C0">
        <w:tab/>
      </w:r>
      <w:r>
        <w:t>Treat the enemy of your enemy as a backstabber.</w:t>
      </w:r>
    </w:p>
    <w:p w14:paraId="5E7E181C" w14:textId="77777777" w:rsidR="00175EE1" w:rsidRPr="003E045D" w:rsidRDefault="00175EE1" w:rsidP="00175EE1">
      <w:pPr>
        <w:jc w:val="left"/>
        <w:rPr>
          <w:rFonts w:ascii="Arial" w:hAnsi="Arial" w:cs="Arial"/>
          <w:b/>
          <w:bCs/>
          <w:sz w:val="22"/>
        </w:rPr>
      </w:pPr>
      <w:r w:rsidRPr="00A568C0">
        <w:rPr>
          <w:rFonts w:ascii="Arial" w:hAnsi="Arial" w:cs="Arial"/>
          <w:sz w:val="22"/>
        </w:rPr>
        <w:t xml:space="preserve">       </w:t>
      </w:r>
      <w:r w:rsidRPr="003E045D">
        <w:rPr>
          <w:rFonts w:ascii="Arial" w:hAnsi="Arial" w:cs="Arial"/>
          <w:b/>
          <w:bCs/>
          <w:sz w:val="22"/>
        </w:rPr>
        <w:t xml:space="preserve">[The enemy of your enemy is </w:t>
      </w:r>
      <w:r w:rsidRPr="003E045D">
        <w:rPr>
          <w:rFonts w:ascii="Arial" w:hAnsi="Arial" w:cs="Arial"/>
          <w:b/>
          <w:bCs/>
          <w:i/>
          <w:iCs/>
          <w:sz w:val="22"/>
        </w:rPr>
        <w:t>not</w:t>
      </w:r>
      <w:r w:rsidRPr="003E045D">
        <w:rPr>
          <w:rFonts w:ascii="Arial" w:hAnsi="Arial" w:cs="Arial"/>
          <w:b/>
          <w:bCs/>
          <w:sz w:val="22"/>
        </w:rPr>
        <w:t xml:space="preserve"> your friend.]</w:t>
      </w:r>
    </w:p>
    <w:p w14:paraId="64D02622" w14:textId="77777777" w:rsidR="000A35B7" w:rsidRDefault="00175EE1" w:rsidP="00175EE1">
      <w:pPr>
        <w:pStyle w:val="Heading2"/>
        <w:rPr>
          <w:rFonts w:cs="Arial"/>
        </w:rPr>
      </w:pPr>
      <w:r>
        <w:rPr>
          <w:rFonts w:cs="Arial"/>
        </w:rPr>
        <w:t xml:space="preserve">There’s a saying “the enemy of my enemy is my friend”, but that’s not how God wants our attitude to be towards our enemies. </w:t>
      </w:r>
    </w:p>
    <w:p w14:paraId="713CA332" w14:textId="48414671" w:rsidR="00AE37B6" w:rsidRDefault="00AE37B6" w:rsidP="006048A8">
      <w:pPr>
        <w:pStyle w:val="Heading3"/>
      </w:pPr>
      <w:r>
        <w:t>That phrase is actually an ancient proverb found on a Sanskrit treatise on statecraft. [ILL:</w:t>
      </w:r>
      <w:r w:rsidR="00123BF8">
        <w:t xml:space="preserve"> </w:t>
      </w:r>
      <w:r>
        <w:t xml:space="preserve">In World War II, the Americans and British allied themselves with the Soviet Union in spite of them being their communist enemy. But they all had one common enemy – Hitler and Nazi Germany. After they successfully defeated Hitler, the Soviet Union expanded their territories all the way into Germany. That began another war – the Cold War, this time between the Americans and British, and their former ally the Soviet Union. The enemy of your enemy is </w:t>
      </w:r>
      <w:r w:rsidRPr="003E045D">
        <w:rPr>
          <w:i/>
          <w:iCs/>
        </w:rPr>
        <w:t>not</w:t>
      </w:r>
      <w:r>
        <w:t xml:space="preserve"> your friend!] </w:t>
      </w:r>
    </w:p>
    <w:p w14:paraId="266FE162" w14:textId="568D1D9B" w:rsidR="00175EE1" w:rsidRDefault="00175EE1" w:rsidP="006048A8">
      <w:pPr>
        <w:pStyle w:val="Heading3"/>
      </w:pPr>
      <w:r>
        <w:t xml:space="preserve">[ILL: </w:t>
      </w:r>
      <w:r w:rsidR="00AE37B6">
        <w:t xml:space="preserve">In similar fashion, a </w:t>
      </w:r>
      <w:r>
        <w:t>“friend” may claim to be the enemy of your enemy, but in reality, is setting a trap for you to speak ill of him.</w:t>
      </w:r>
      <w:r w:rsidR="00AE37B6">
        <w:t xml:space="preserve"> Don’t treat the enemy of your enemy as your friend. On the other hand, if you love your enemy like a friend, then you won’t have to deal with all these puzzling relationships.</w:t>
      </w:r>
      <w:r>
        <w:t>]</w:t>
      </w:r>
    </w:p>
    <w:p w14:paraId="2D264611" w14:textId="1AA7A977" w:rsidR="00175EE1" w:rsidRDefault="00175EE1" w:rsidP="00175EE1">
      <w:pPr>
        <w:pStyle w:val="Heading2"/>
        <w:rPr>
          <w:rFonts w:cs="Arial"/>
        </w:rPr>
      </w:pPr>
      <w:r w:rsidRPr="00861FB1">
        <w:rPr>
          <w:rFonts w:cs="Arial"/>
        </w:rPr>
        <w:t>The Amalekite thought he was doing David a favour, but David saw through him and had him executed.</w:t>
      </w:r>
    </w:p>
    <w:p w14:paraId="069BBAA2" w14:textId="77777777" w:rsidR="00123BF8" w:rsidRPr="00123BF8" w:rsidRDefault="00246543" w:rsidP="006048A8">
      <w:pPr>
        <w:pStyle w:val="Heading3"/>
      </w:pPr>
      <w:r>
        <w:t xml:space="preserve">It is very likely that the Amalekite was seeking some kind of reward from David, by telling David that he was the one who killed Saul. He never expected that David would react in a manner that God wanted him to. </w:t>
      </w:r>
    </w:p>
    <w:p w14:paraId="2D1CF3C7" w14:textId="363343F5" w:rsidR="00246543" w:rsidRPr="00861FB1" w:rsidRDefault="00246543" w:rsidP="006048A8">
      <w:pPr>
        <w:pStyle w:val="Heading3"/>
      </w:pPr>
      <w:r>
        <w:t xml:space="preserve">So, the Amalekite got his </w:t>
      </w:r>
      <w:r w:rsidRPr="003E045D">
        <w:rPr>
          <w:i/>
          <w:iCs/>
        </w:rPr>
        <w:t>just</w:t>
      </w:r>
      <w:r>
        <w:t xml:space="preserve"> rewards, and </w:t>
      </w:r>
      <w:r w:rsidR="00244FCC">
        <w:t xml:space="preserve">we see in </w:t>
      </w:r>
      <w:r w:rsidR="00244FCC" w:rsidRPr="003E045D">
        <w:rPr>
          <w:u w:val="single"/>
        </w:rPr>
        <w:t>verses 14-16</w:t>
      </w:r>
      <w:r w:rsidR="00244FCC">
        <w:t xml:space="preserve"> that David ha</w:t>
      </w:r>
      <w:r w:rsidR="0082730B">
        <w:t>d</w:t>
      </w:r>
      <w:r w:rsidR="00244FCC">
        <w:t xml:space="preserve"> him</w:t>
      </w:r>
      <w:r>
        <w:t xml:space="preserve"> executed.</w:t>
      </w:r>
    </w:p>
    <w:p w14:paraId="305ACF5F" w14:textId="77777777" w:rsidR="00175EE1" w:rsidRPr="00A568C0" w:rsidRDefault="00175EE1" w:rsidP="00175EE1">
      <w:pPr>
        <w:jc w:val="left"/>
        <w:rPr>
          <w:rFonts w:ascii="Arial" w:hAnsi="Arial" w:cs="Arial"/>
          <w:sz w:val="22"/>
        </w:rPr>
      </w:pPr>
    </w:p>
    <w:p w14:paraId="26D23725" w14:textId="62376347" w:rsidR="00175EE1" w:rsidRDefault="00175EE1" w:rsidP="00175EE1">
      <w:pPr>
        <w:jc w:val="left"/>
        <w:rPr>
          <w:rFonts w:ascii="Arial" w:hAnsi="Arial" w:cs="Arial"/>
          <w:sz w:val="22"/>
        </w:rPr>
      </w:pPr>
      <w:r w:rsidRPr="00A568C0">
        <w:rPr>
          <w:rFonts w:ascii="Arial" w:hAnsi="Arial" w:cs="Arial"/>
          <w:sz w:val="22"/>
        </w:rPr>
        <w:t>(</w:t>
      </w:r>
      <w:r>
        <w:rPr>
          <w:rFonts w:ascii="Arial" w:hAnsi="Arial" w:cs="Arial"/>
          <w:sz w:val="22"/>
        </w:rPr>
        <w:t>The third way God wants you to treat your enemies is</w:t>
      </w:r>
      <w:r w:rsidR="00172BBF">
        <w:rPr>
          <w:rFonts w:ascii="Arial" w:hAnsi="Arial" w:cs="Arial"/>
          <w:sz w:val="22"/>
        </w:rPr>
        <w:t xml:space="preserve"> to</w:t>
      </w:r>
      <w:r>
        <w:rPr>
          <w:rFonts w:ascii="Arial" w:hAnsi="Arial" w:cs="Arial"/>
          <w:sz w:val="22"/>
        </w:rPr>
        <w:t>..</w:t>
      </w:r>
      <w:r w:rsidRPr="00A568C0">
        <w:rPr>
          <w:rFonts w:ascii="Arial" w:hAnsi="Arial" w:cs="Arial"/>
          <w:sz w:val="22"/>
        </w:rPr>
        <w:t>.)</w:t>
      </w:r>
    </w:p>
    <w:p w14:paraId="0DD68415" w14:textId="77777777" w:rsidR="00D933A6" w:rsidRDefault="00D933A6">
      <w:pPr>
        <w:jc w:val="left"/>
        <w:rPr>
          <w:rFonts w:ascii="Arial" w:hAnsi="Arial" w:cs="Arial"/>
          <w:b/>
          <w:kern w:val="28"/>
          <w:sz w:val="22"/>
        </w:rPr>
      </w:pPr>
      <w:r>
        <w:br w:type="page"/>
      </w:r>
    </w:p>
    <w:p w14:paraId="699A52CB" w14:textId="31FB396B" w:rsidR="00175EE1" w:rsidRPr="00A568C0" w:rsidRDefault="00175EE1" w:rsidP="00175EE1">
      <w:pPr>
        <w:pStyle w:val="Heading1"/>
      </w:pPr>
      <w:r w:rsidRPr="00A568C0">
        <w:lastRenderedPageBreak/>
        <w:t>III.</w:t>
      </w:r>
      <w:r w:rsidRPr="00A568C0">
        <w:tab/>
      </w:r>
      <w:r>
        <w:t xml:space="preserve">Speak well of the people </w:t>
      </w:r>
      <w:r w:rsidR="00E923A7">
        <w:t>who despise you</w:t>
      </w:r>
      <w:r>
        <w:t>.</w:t>
      </w:r>
    </w:p>
    <w:p w14:paraId="6067131B" w14:textId="77777777" w:rsidR="00175EE1" w:rsidRPr="003E045D" w:rsidRDefault="00175EE1" w:rsidP="00175EE1">
      <w:pPr>
        <w:jc w:val="left"/>
        <w:rPr>
          <w:rFonts w:ascii="Arial" w:hAnsi="Arial" w:cs="Arial"/>
          <w:b/>
          <w:bCs/>
          <w:sz w:val="22"/>
        </w:rPr>
      </w:pPr>
      <w:r w:rsidRPr="00A568C0">
        <w:rPr>
          <w:rFonts w:ascii="Arial" w:hAnsi="Arial" w:cs="Arial"/>
          <w:sz w:val="22"/>
        </w:rPr>
        <w:t xml:space="preserve">      </w:t>
      </w:r>
      <w:r w:rsidRPr="003E045D">
        <w:rPr>
          <w:rFonts w:ascii="Arial" w:hAnsi="Arial" w:cs="Arial"/>
          <w:b/>
          <w:bCs/>
          <w:sz w:val="22"/>
        </w:rPr>
        <w:t>[God wants you to praise your enemies.]</w:t>
      </w:r>
    </w:p>
    <w:p w14:paraId="26171FA4" w14:textId="77777777" w:rsidR="00244FCC" w:rsidRDefault="00175EE1" w:rsidP="00175EE1">
      <w:pPr>
        <w:pStyle w:val="Heading2"/>
        <w:rPr>
          <w:rFonts w:cs="Arial"/>
        </w:rPr>
      </w:pPr>
      <w:r>
        <w:rPr>
          <w:rFonts w:cs="Arial"/>
        </w:rPr>
        <w:t xml:space="preserve">Do not speak ill of your enemies, whether they be alive or dead. </w:t>
      </w:r>
    </w:p>
    <w:p w14:paraId="5A0B42F8" w14:textId="67C2E4D8" w:rsidR="0060239A" w:rsidRDefault="00175EE1" w:rsidP="006048A8">
      <w:pPr>
        <w:pStyle w:val="Heading3"/>
      </w:pPr>
      <w:r>
        <w:t>ILL: When you speak well of those who have hurt you, it shows how much love you have for them.</w:t>
      </w:r>
      <w:r w:rsidR="00244FCC">
        <w:t xml:space="preserve"> Just think of how others would think of you if they knew you spoke well of those who despise you. This kind of love can only come from a God who loves those who despise him. </w:t>
      </w:r>
    </w:p>
    <w:p w14:paraId="6D54D915" w14:textId="3AD22050" w:rsidR="00175EE1" w:rsidRDefault="00244FCC" w:rsidP="006048A8">
      <w:pPr>
        <w:pStyle w:val="Heading3"/>
      </w:pPr>
      <w:r>
        <w:t xml:space="preserve">In </w:t>
      </w:r>
      <w:r w:rsidRPr="003E045D">
        <w:rPr>
          <w:u w:val="single"/>
        </w:rPr>
        <w:t>Luke 23:34</w:t>
      </w:r>
      <w:r>
        <w:t>, when Jesus was nailed to the cross, his first words concerning those who had made him suffer and were “Father, forgive them, for they know not what they do.” Jesus spoke the language of love to those who despised him.</w:t>
      </w:r>
    </w:p>
    <w:p w14:paraId="6B18F882" w14:textId="77777777" w:rsidR="00175EE1" w:rsidRDefault="00175EE1" w:rsidP="00175EE1">
      <w:pPr>
        <w:pStyle w:val="Heading2"/>
        <w:rPr>
          <w:rFonts w:cs="Arial"/>
        </w:rPr>
      </w:pPr>
      <w:r>
        <w:rPr>
          <w:rFonts w:cs="Arial"/>
        </w:rPr>
        <w:t>David praised Saul.</w:t>
      </w:r>
    </w:p>
    <w:p w14:paraId="461A389F" w14:textId="77777777" w:rsidR="00C51351" w:rsidRDefault="00175EE1" w:rsidP="006048A8">
      <w:pPr>
        <w:pStyle w:val="Heading3"/>
      </w:pPr>
      <w:r w:rsidRPr="00861FB1">
        <w:t>Despite the fact that Saul wanted to kill David, David still had great respect for the king of Israel. In David’s mind, Saul was placed there by God, and so was deserving of that respect. Rather than to speak ill of the dead, David praised God and made it known that Israel had lost a king.</w:t>
      </w:r>
      <w:r w:rsidR="00244FCC">
        <w:t xml:space="preserve"> </w:t>
      </w:r>
    </w:p>
    <w:p w14:paraId="38027310" w14:textId="4F1079B7" w:rsidR="00175EE1" w:rsidRPr="00861FB1" w:rsidRDefault="00244FCC" w:rsidP="006048A8">
      <w:pPr>
        <w:pStyle w:val="Heading3"/>
      </w:pPr>
      <w:r>
        <w:t xml:space="preserve">A good half of the today’s passage in </w:t>
      </w:r>
      <w:r w:rsidRPr="003E045D">
        <w:rPr>
          <w:u w:val="single"/>
        </w:rPr>
        <w:t>2 Sam 1:17-27</w:t>
      </w:r>
      <w:r>
        <w:t xml:space="preserve"> is dedicated to a beautiful eulogy. In it, David expresses his grief but also repeatedly says of Saul, “How the mighty have fallen!”</w:t>
      </w:r>
    </w:p>
    <w:p w14:paraId="5104EC93" w14:textId="77777777" w:rsidR="00175EE1" w:rsidRPr="00A568C0" w:rsidRDefault="00175EE1" w:rsidP="00175EE1">
      <w:pPr>
        <w:jc w:val="left"/>
        <w:rPr>
          <w:rFonts w:ascii="Arial" w:hAnsi="Arial" w:cs="Arial"/>
          <w:sz w:val="22"/>
        </w:rPr>
      </w:pPr>
    </w:p>
    <w:p w14:paraId="44F4B358" w14:textId="77777777" w:rsidR="00175EE1" w:rsidRPr="00A568C0" w:rsidRDefault="00175EE1" w:rsidP="00175EE1">
      <w:pPr>
        <w:jc w:val="left"/>
        <w:rPr>
          <w:rFonts w:ascii="Arial" w:hAnsi="Arial" w:cs="Arial"/>
          <w:sz w:val="22"/>
        </w:rPr>
      </w:pPr>
      <w:r w:rsidRPr="00A568C0">
        <w:rPr>
          <w:rFonts w:ascii="Arial" w:hAnsi="Arial" w:cs="Arial"/>
          <w:sz w:val="22"/>
        </w:rPr>
        <w:t>(</w:t>
      </w:r>
      <w:r>
        <w:rPr>
          <w:rFonts w:ascii="Arial" w:hAnsi="Arial" w:cs="Arial"/>
          <w:sz w:val="22"/>
        </w:rPr>
        <w:t>So, why would God want you to treat your enemies in those three ways? Because..</w:t>
      </w:r>
      <w:r w:rsidRPr="00A568C0">
        <w:rPr>
          <w:rFonts w:ascii="Arial" w:hAnsi="Arial" w:cs="Arial"/>
          <w:sz w:val="22"/>
        </w:rPr>
        <w:t>.)</w:t>
      </w:r>
    </w:p>
    <w:p w14:paraId="7A911F0A" w14:textId="77777777" w:rsidR="00175EE1" w:rsidRPr="00A568C0" w:rsidRDefault="00175EE1" w:rsidP="00175EE1">
      <w:pPr>
        <w:pStyle w:val="Heading1"/>
      </w:pPr>
      <w:r w:rsidRPr="00A568C0">
        <w:t>Conclusion</w:t>
      </w:r>
    </w:p>
    <w:p w14:paraId="2C60CE4D" w14:textId="77777777" w:rsidR="00175EE1" w:rsidRPr="00A568C0" w:rsidRDefault="00175EE1" w:rsidP="006048A8">
      <w:pPr>
        <w:pStyle w:val="Heading3"/>
      </w:pPr>
      <w:r>
        <w:t>God wants us to show love to our enemies [MI]. The way we should treat our enemies is to show love to them [Restated MI]</w:t>
      </w:r>
      <w:r w:rsidRPr="00A568C0">
        <w:t>.</w:t>
      </w:r>
    </w:p>
    <w:p w14:paraId="18D729A1" w14:textId="77777777" w:rsidR="00175EE1" w:rsidRDefault="00175EE1" w:rsidP="006048A8">
      <w:pPr>
        <w:pStyle w:val="Heading3"/>
      </w:pPr>
      <w:r>
        <w:t>Feel badly about your enemies’ misfortune [MPI].</w:t>
      </w:r>
    </w:p>
    <w:p w14:paraId="1164CE2C" w14:textId="77777777" w:rsidR="00175EE1" w:rsidRDefault="00175EE1" w:rsidP="006048A8">
      <w:pPr>
        <w:pStyle w:val="Heading3"/>
      </w:pPr>
      <w:r>
        <w:t>Treat the enemy of your enemy as a backstabber [MPII].</w:t>
      </w:r>
    </w:p>
    <w:p w14:paraId="634628CD" w14:textId="2FABBB10" w:rsidR="00175EE1" w:rsidRPr="00A568C0" w:rsidRDefault="00175EE1" w:rsidP="006048A8">
      <w:pPr>
        <w:pStyle w:val="Heading3"/>
      </w:pPr>
      <w:r>
        <w:t xml:space="preserve">Speak well of the people </w:t>
      </w:r>
      <w:r w:rsidR="00E923A7">
        <w:t>who despise you</w:t>
      </w:r>
      <w:r>
        <w:t xml:space="preserve"> [MPIII].</w:t>
      </w:r>
    </w:p>
    <w:p w14:paraId="187FC632" w14:textId="77777777" w:rsidR="00C51351" w:rsidRDefault="00175EE1" w:rsidP="006048A8">
      <w:pPr>
        <w:pStyle w:val="Heading3"/>
      </w:pPr>
      <w:r w:rsidRPr="00A568C0">
        <w:t>Exhortation</w:t>
      </w:r>
      <w:r>
        <w:t>: (</w:t>
      </w:r>
      <w:r w:rsidRPr="003457BA">
        <w:rPr>
          <w:u w:val="single"/>
        </w:rPr>
        <w:t>Matt 5:43-45</w:t>
      </w:r>
      <w:r>
        <w:t xml:space="preserve">). Jesus tells us to love our enemies and pray for those who hate us. </w:t>
      </w:r>
    </w:p>
    <w:p w14:paraId="3290BDE6" w14:textId="2A2E81D8" w:rsidR="00C51351" w:rsidRDefault="00E923A7" w:rsidP="00C51351">
      <w:pPr>
        <w:pStyle w:val="Heading4"/>
      </w:pPr>
      <w:r w:rsidRPr="00C51351">
        <w:t>ILL: There will be those who will mock you and despise you just for being a Christian. Don’t hate them back. Don’t rejoice when bad things happen to them. Love them as Jesus has told us to do.</w:t>
      </w:r>
    </w:p>
    <w:p w14:paraId="0F74F4ED" w14:textId="5F99D748" w:rsidR="00C51351" w:rsidRDefault="00175EE1" w:rsidP="00C51351">
      <w:pPr>
        <w:pStyle w:val="Heading4"/>
      </w:pPr>
      <w:r w:rsidRPr="00C51351">
        <w:t>ILL: In the COVID-19 situation, people blame Christians for not being socially responsible by going to church. Then they</w:t>
      </w:r>
      <w:r w:rsidR="00E923A7" w:rsidRPr="00C51351">
        <w:t xml:space="preserve"> themselves</w:t>
      </w:r>
      <w:r w:rsidRPr="00C51351">
        <w:t xml:space="preserve"> get the virus. Don’t rejoice at that. Pray for them.</w:t>
      </w:r>
      <w:r w:rsidR="00E923A7" w:rsidRPr="00C51351">
        <w:t xml:space="preserve"> God wants you to love them.</w:t>
      </w:r>
    </w:p>
    <w:p w14:paraId="159830DE" w14:textId="2BE4C3B8" w:rsidR="00175EE1" w:rsidRPr="00C51351" w:rsidRDefault="00C51351" w:rsidP="003E045D">
      <w:pPr>
        <w:pStyle w:val="Heading4"/>
      </w:pPr>
      <w:r>
        <w:t xml:space="preserve">So who is your enemy right now? </w:t>
      </w:r>
      <w:r w:rsidR="0092178F">
        <w:t>How can you love that person?</w:t>
      </w:r>
      <w:r w:rsidR="00175EE1" w:rsidRPr="00C51351">
        <w:t xml:space="preserve"> </w:t>
      </w:r>
    </w:p>
    <w:p w14:paraId="4AD1F435" w14:textId="77777777" w:rsidR="00216882" w:rsidRPr="00A568C0" w:rsidRDefault="00216882" w:rsidP="00ED1288">
      <w:pPr>
        <w:pStyle w:val="Heading1"/>
      </w:pPr>
      <w:r w:rsidRPr="00A568C0">
        <w:br w:type="page"/>
      </w:r>
      <w:r w:rsidRPr="00A568C0">
        <w:lastRenderedPageBreak/>
        <w:t>Study Questions (Step 1)</w:t>
      </w:r>
    </w:p>
    <w:p w14:paraId="739273E3" w14:textId="77777777" w:rsidR="00216882" w:rsidRPr="00A568C0" w:rsidRDefault="00216882" w:rsidP="00ED1288">
      <w:pPr>
        <w:jc w:val="left"/>
        <w:rPr>
          <w:rFonts w:ascii="Arial" w:hAnsi="Arial" w:cs="Arial"/>
          <w:sz w:val="22"/>
        </w:rPr>
      </w:pPr>
    </w:p>
    <w:p w14:paraId="5474B51D" w14:textId="77777777" w:rsidR="00216882" w:rsidRPr="00A568C0" w:rsidRDefault="00216882" w:rsidP="00ED1288">
      <w:pPr>
        <w:pStyle w:val="Heading1"/>
      </w:pPr>
      <w:r w:rsidRPr="00A568C0">
        <w:t>Context:</w:t>
      </w:r>
      <w:r w:rsidRPr="00A568C0">
        <w:tab/>
        <w:t>What did the author record just prior to this passage?</w:t>
      </w:r>
    </w:p>
    <w:p w14:paraId="2579A65A" w14:textId="77777777" w:rsidR="00D428B3" w:rsidRDefault="006334E0" w:rsidP="006048A8">
      <w:pPr>
        <w:pStyle w:val="Heading3"/>
      </w:pPr>
      <w:r>
        <w:t>In 1 Sam 30, the author records how the Amalekites raided Ziklag (David’s home) and kidnapped David’s wives, and the wives and children of his men. David and his men then attacked the Amalekites and retook everything</w:t>
      </w:r>
      <w:r w:rsidR="000E04FB">
        <w:t>.</w:t>
      </w:r>
      <w:r>
        <w:t xml:space="preserve"> </w:t>
      </w:r>
    </w:p>
    <w:p w14:paraId="1C54F7DF" w14:textId="573849F2" w:rsidR="00216882" w:rsidRPr="00A568C0" w:rsidRDefault="006334E0" w:rsidP="006048A8">
      <w:pPr>
        <w:pStyle w:val="Heading3"/>
      </w:pPr>
      <w:r>
        <w:t xml:space="preserve">In 1 Sam 31, the author records the death of King Saul and his sons. </w:t>
      </w:r>
    </w:p>
    <w:p w14:paraId="02B5F3CB" w14:textId="77777777" w:rsidR="00216882" w:rsidRPr="00A568C0" w:rsidRDefault="00216882" w:rsidP="00ED1288">
      <w:pPr>
        <w:pStyle w:val="Heading1"/>
      </w:pPr>
      <w:r w:rsidRPr="00A568C0">
        <w:t>Purpose:</w:t>
      </w:r>
      <w:r w:rsidRPr="00A568C0">
        <w:tab/>
        <w:t>Why is this passage in the Bible?</w:t>
      </w:r>
    </w:p>
    <w:p w14:paraId="195654B1" w14:textId="46EF9194" w:rsidR="00216882" w:rsidRDefault="00F14DA1" w:rsidP="006048A8">
      <w:pPr>
        <w:pStyle w:val="Heading3"/>
      </w:pPr>
      <w:r>
        <w:t>The purpose of the passage is to show us how David correctly reacts to the news of King Saul’s death.</w:t>
      </w:r>
    </w:p>
    <w:p w14:paraId="6FB0AE29" w14:textId="49195789" w:rsidR="00D428B3" w:rsidRPr="00A568C0" w:rsidRDefault="00D428B3" w:rsidP="006048A8">
      <w:pPr>
        <w:pStyle w:val="Heading3"/>
      </w:pPr>
      <w:r>
        <w:t>The key teaching about God in this passage is</w:t>
      </w:r>
      <w:r w:rsidR="00E01555">
        <w:t xml:space="preserve"> that he wants to treat our enemies with love.</w:t>
      </w:r>
      <w:r>
        <w:t>…</w:t>
      </w:r>
    </w:p>
    <w:p w14:paraId="1FFBC8A5" w14:textId="77777777" w:rsidR="00216882" w:rsidRPr="00A568C0" w:rsidRDefault="00216882" w:rsidP="00ED1288">
      <w:pPr>
        <w:pStyle w:val="Heading1"/>
      </w:pPr>
      <w:r w:rsidRPr="00A568C0">
        <w:t>Background:</w:t>
      </w:r>
      <w:r w:rsidRPr="00A568C0">
        <w:tab/>
        <w:t>What historical context helps us understand this passage?</w:t>
      </w:r>
    </w:p>
    <w:p w14:paraId="194D3138" w14:textId="16D0EB5C" w:rsidR="00216882" w:rsidRDefault="0015506A" w:rsidP="006048A8">
      <w:pPr>
        <w:pStyle w:val="Heading3"/>
      </w:pPr>
      <w:r>
        <w:t xml:space="preserve">Whilst Saul was still </w:t>
      </w:r>
      <w:r w:rsidR="00D428B3">
        <w:t>k</w:t>
      </w:r>
      <w:r>
        <w:t xml:space="preserve">ing of Israel, Samuel had </w:t>
      </w:r>
      <w:r w:rsidR="009A55DB">
        <w:t>secretly anointed another man, David</w:t>
      </w:r>
      <w:r w:rsidR="00D428B3">
        <w:t>,</w:t>
      </w:r>
      <w:r w:rsidR="009A55DB">
        <w:t xml:space="preserve"> to be the </w:t>
      </w:r>
      <w:r w:rsidR="00D428B3">
        <w:t>k</w:t>
      </w:r>
      <w:r w:rsidR="009A55DB">
        <w:t>ing of Israel (1 Sam 16). This was under God’s instructions because Saul had turned away from God and did not obey God’s commandments.</w:t>
      </w:r>
    </w:p>
    <w:p w14:paraId="5525E0AD" w14:textId="2B6785A7" w:rsidR="009A55DB" w:rsidRDefault="00BF1AFE" w:rsidP="006048A8">
      <w:pPr>
        <w:pStyle w:val="Heading3"/>
      </w:pPr>
      <w:r>
        <w:t>David “passed the first years of his mandate fleeing Saul’s murderous designs.”</w:t>
      </w:r>
      <w:r>
        <w:rPr>
          <w:rStyle w:val="FootnoteReference"/>
        </w:rPr>
        <w:footnoteReference w:id="1"/>
      </w:r>
      <w:r>
        <w:t xml:space="preserve"> Nevertheless, David had always remained faithful to Saul’s rule, and therefore remained faithful to God’s placing Saul as </w:t>
      </w:r>
      <w:r w:rsidR="00D428B3">
        <w:t>k</w:t>
      </w:r>
      <w:r>
        <w:t>ing. Instead of “seizing by force the kingdom promised to him. David remains devoted to the royal family and to the vision of God to provide a stable monarchy.”</w:t>
      </w:r>
      <w:r>
        <w:rPr>
          <w:rStyle w:val="FootnoteReference"/>
        </w:rPr>
        <w:footnoteReference w:id="2"/>
      </w:r>
    </w:p>
    <w:p w14:paraId="591F40A8" w14:textId="10566DFB" w:rsidR="00BF1AFE" w:rsidRDefault="00BF1AFE" w:rsidP="006048A8">
      <w:pPr>
        <w:pStyle w:val="Heading3"/>
      </w:pPr>
      <w:r>
        <w:t xml:space="preserve">David had two </w:t>
      </w:r>
      <w:r w:rsidR="0056648D">
        <w:t xml:space="preserve">prior </w:t>
      </w:r>
      <w:r>
        <w:t>opportunities</w:t>
      </w:r>
      <w:r w:rsidR="0056648D">
        <w:t xml:space="preserve"> (1 Sam 24 and 1 Sam 26)</w:t>
      </w:r>
      <w:r>
        <w:t xml:space="preserve"> to kill Saul</w:t>
      </w:r>
      <w:r w:rsidR="0056648D">
        <w:t xml:space="preserve"> but refrained from doing so because he would not “raise his hand against the </w:t>
      </w:r>
      <w:r w:rsidR="0056648D" w:rsidRPr="00C02C81">
        <w:rPr>
          <w:smallCaps/>
        </w:rPr>
        <w:t>Lord</w:t>
      </w:r>
      <w:r w:rsidR="00C02C81">
        <w:t>’s anointed.”</w:t>
      </w:r>
    </w:p>
    <w:p w14:paraId="256D753A" w14:textId="77777777" w:rsidR="00C02C81" w:rsidRDefault="00C02C81" w:rsidP="006048A8">
      <w:pPr>
        <w:pStyle w:val="Heading3"/>
      </w:pPr>
      <w:r>
        <w:t>Israel was at war with the Philistines.</w:t>
      </w:r>
    </w:p>
    <w:p w14:paraId="5EC5F7BF" w14:textId="1519E86F" w:rsidR="00C02C81" w:rsidRPr="00A568C0" w:rsidRDefault="00C02C81" w:rsidP="006048A8">
      <w:pPr>
        <w:pStyle w:val="Heading3"/>
      </w:pPr>
      <w:r>
        <w:t>There was great enmity between the Amalekites and David.</w:t>
      </w:r>
    </w:p>
    <w:p w14:paraId="4165EB90" w14:textId="77777777" w:rsidR="00216882" w:rsidRPr="00A568C0" w:rsidRDefault="00216882" w:rsidP="00ED1288">
      <w:pPr>
        <w:pStyle w:val="Heading1"/>
      </w:pPr>
      <w:r w:rsidRPr="00A568C0">
        <w:t>Questions</w:t>
      </w:r>
    </w:p>
    <w:p w14:paraId="7E0AD251" w14:textId="3D7F23CC" w:rsidR="00216882" w:rsidRDefault="00C02C81" w:rsidP="006048A8">
      <w:pPr>
        <w:pStyle w:val="Heading3"/>
      </w:pPr>
      <w:r>
        <w:t xml:space="preserve">Why did the man who came from Saul’s camp have torn clothes and dirt on his head? </w:t>
      </w:r>
      <w:r w:rsidR="00B424E3">
        <w:t>He was “displaying the customary outward signs of grief</w:t>
      </w:r>
      <w:r w:rsidR="00D428B3">
        <w:t>,</w:t>
      </w:r>
      <w:r w:rsidR="00B424E3">
        <w:t>”</w:t>
      </w:r>
      <w:r w:rsidR="00B424E3">
        <w:rPr>
          <w:rStyle w:val="FootnoteReference"/>
        </w:rPr>
        <w:footnoteReference w:id="3"/>
      </w:r>
      <w:r w:rsidR="00B424E3">
        <w:t xml:space="preserve"> probably trying to show David and his men that something tragic had happened and he was grieving over it. From the man’s ragged appearance, David could also surmise that “one of the armies had suffered a tragic defeat.”</w:t>
      </w:r>
      <w:r w:rsidR="00B424E3">
        <w:rPr>
          <w:rStyle w:val="FootnoteReference"/>
        </w:rPr>
        <w:footnoteReference w:id="4"/>
      </w:r>
    </w:p>
    <w:p w14:paraId="63B79038" w14:textId="00643EA3" w:rsidR="00C02C81" w:rsidRDefault="00C02C81" w:rsidP="006048A8">
      <w:pPr>
        <w:pStyle w:val="Heading3"/>
      </w:pPr>
      <w:r>
        <w:t>Why did he pay homage to David?</w:t>
      </w:r>
      <w:r w:rsidR="00DA234F">
        <w:t xml:space="preserve"> The man was treating David as royalty. Although he had not yet told his account of Saul’s death, he was already trying to curry favour with David.</w:t>
      </w:r>
    </w:p>
    <w:p w14:paraId="65438E16" w14:textId="518D1190" w:rsidR="00C02C81" w:rsidRDefault="00C02C81" w:rsidP="006048A8">
      <w:pPr>
        <w:pStyle w:val="Heading3"/>
      </w:pPr>
      <w:r>
        <w:lastRenderedPageBreak/>
        <w:t>Why did the man’s account of Saul’s death differ from the account in 1 Sam 31?</w:t>
      </w:r>
      <w:r w:rsidR="00DA234F">
        <w:t xml:space="preserve"> His account and the account in 1 Sam 31 differed in one major area – in the 1 Sam 31 account, Saul kills himself, but in his account, </w:t>
      </w:r>
      <w:r w:rsidR="00D428B3">
        <w:t xml:space="preserve">the Amalekite </w:t>
      </w:r>
      <w:r w:rsidR="00DA234F">
        <w:t xml:space="preserve">kills Saul at Saul’s request. He lied about this because he wanted to </w:t>
      </w:r>
      <w:r w:rsidR="007B7C1C">
        <w:t xml:space="preserve">portray </w:t>
      </w:r>
      <w:r w:rsidR="00DA234F">
        <w:t xml:space="preserve">himself </w:t>
      </w:r>
      <w:r w:rsidR="007B7C1C">
        <w:t>as</w:t>
      </w:r>
      <w:r w:rsidR="00DA234F">
        <w:t xml:space="preserve"> the one responsible </w:t>
      </w:r>
      <w:r w:rsidR="007B7C1C">
        <w:t>for advancing David’s becoming King.</w:t>
      </w:r>
    </w:p>
    <w:p w14:paraId="5AB07E50" w14:textId="2BE7B3F4" w:rsidR="00C02C81" w:rsidRDefault="00C02C81" w:rsidP="006048A8">
      <w:pPr>
        <w:pStyle w:val="Heading3"/>
      </w:pPr>
      <w:r>
        <w:t>Why did the man reveal himself to be an Amalekite to David?</w:t>
      </w:r>
      <w:r w:rsidR="00907E9A">
        <w:t xml:space="preserve"> He first revealed it when he was narrating his story. </w:t>
      </w:r>
      <w:r w:rsidR="00DA35BB">
        <w:t>His version of the story had Saul asking him to identify himself before asking the Amalekite to kill him. The Amalekite “implied he acted out of compassion”</w:t>
      </w:r>
      <w:r w:rsidR="00DA35BB">
        <w:rPr>
          <w:rStyle w:val="FootnoteReference"/>
        </w:rPr>
        <w:footnoteReference w:id="5"/>
      </w:r>
      <w:r w:rsidR="00DA35BB">
        <w:t xml:space="preserve"> and not out of malice. It is surprising that the Amalekite revealed his background to David, who had just come back from warring with them at Ziklag</w:t>
      </w:r>
      <w:r w:rsidR="00C3397D">
        <w:t>.</w:t>
      </w:r>
      <w:r w:rsidR="00DA35BB">
        <w:rPr>
          <w:rStyle w:val="FootnoteReference"/>
        </w:rPr>
        <w:footnoteReference w:id="6"/>
      </w:r>
    </w:p>
    <w:p w14:paraId="51FFAA9F" w14:textId="72EF6E08" w:rsidR="00C02C81" w:rsidRDefault="00C02C81" w:rsidP="006048A8">
      <w:pPr>
        <w:pStyle w:val="Heading3"/>
      </w:pPr>
      <w:r>
        <w:t>Why did the man give Saul’s crown and armlet to David?</w:t>
      </w:r>
      <w:r w:rsidR="00DA35BB">
        <w:t xml:space="preserve"> The crown and armlet are royal insignia, artifacts of royalty. By giving them to David, he “wishes to win favor with the new strong man in the area</w:t>
      </w:r>
      <w:r w:rsidR="00C3397D">
        <w:t>.</w:t>
      </w:r>
      <w:r w:rsidR="00DA35BB">
        <w:t>”</w:t>
      </w:r>
      <w:r w:rsidR="00DA35BB">
        <w:rPr>
          <w:rStyle w:val="FootnoteReference"/>
        </w:rPr>
        <w:footnoteReference w:id="7"/>
      </w:r>
    </w:p>
    <w:p w14:paraId="39D973C7" w14:textId="5A2D21AD" w:rsidR="00C02C81" w:rsidRDefault="00C02C81" w:rsidP="006048A8">
      <w:pPr>
        <w:pStyle w:val="Heading3"/>
      </w:pPr>
      <w:r>
        <w:t xml:space="preserve">Why did David mourn the death of Saul instead of rejoicing that he can now be </w:t>
      </w:r>
      <w:r w:rsidR="00C3397D">
        <w:t>k</w:t>
      </w:r>
      <w:r>
        <w:t>ing of Israel?</w:t>
      </w:r>
      <w:r w:rsidR="00FA3A7C">
        <w:t xml:space="preserve"> </w:t>
      </w:r>
      <w:r w:rsidR="009177F7">
        <w:t xml:space="preserve">David was loyal </w:t>
      </w:r>
      <w:r w:rsidR="0094713D">
        <w:t xml:space="preserve">to </w:t>
      </w:r>
      <w:r w:rsidR="009177F7">
        <w:t>his king, and remained loyal to the house even up to the king’s death. He was thus “not complicit in his death”</w:t>
      </w:r>
      <w:r w:rsidR="00E01555">
        <w:t>,</w:t>
      </w:r>
      <w:r w:rsidR="009177F7">
        <w:rPr>
          <w:rStyle w:val="FootnoteReference"/>
        </w:rPr>
        <w:footnoteReference w:id="8"/>
      </w:r>
      <w:r w:rsidR="009177F7">
        <w:t xml:space="preserve"> mourned and fasted the whole day. </w:t>
      </w:r>
      <w:r w:rsidR="00A964C4">
        <w:t>His anguish “was not only for Saul’s death but also for the royal family and because the defeat at Gilboa was indeed a national tragedy”</w:t>
      </w:r>
      <w:r w:rsidR="00E01555">
        <w:t>.</w:t>
      </w:r>
      <w:r w:rsidR="00A964C4">
        <w:rPr>
          <w:rStyle w:val="FootnoteReference"/>
        </w:rPr>
        <w:footnoteReference w:id="9"/>
      </w:r>
      <w:r w:rsidR="00DC5AAA">
        <w:t xml:space="preserve"> He had been “forced to flee from Saul’s wrath and live among the Philistines, but he never lost his love and faithfulness for Israel.”</w:t>
      </w:r>
      <w:r w:rsidR="00DC5AAA">
        <w:rPr>
          <w:rStyle w:val="FootnoteReference"/>
        </w:rPr>
        <w:footnoteReference w:id="10"/>
      </w:r>
    </w:p>
    <w:p w14:paraId="5AEB7B68" w14:textId="7A05DED2" w:rsidR="00C02C81" w:rsidRDefault="00C02C81" w:rsidP="006048A8">
      <w:pPr>
        <w:pStyle w:val="Heading3"/>
      </w:pPr>
      <w:r>
        <w:t>Why did David ask the man where he came from?</w:t>
      </w:r>
      <w:r w:rsidR="00DC5AAA">
        <w:t xml:space="preserve"> David knew the man was an Amalekite (from his account he gave earlier), but he </w:t>
      </w:r>
      <w:r w:rsidR="006E62F5">
        <w:t xml:space="preserve">may have wanted to confirm his nationality and status (whether he was a sojourner or not) before taking any further action. </w:t>
      </w:r>
    </w:p>
    <w:p w14:paraId="104E38D0" w14:textId="42C423CC" w:rsidR="00C02C81" w:rsidRPr="00A568C0" w:rsidRDefault="00C02C81" w:rsidP="006048A8">
      <w:pPr>
        <w:pStyle w:val="Heading3"/>
      </w:pPr>
      <w:r>
        <w:t>Why did David execute the Amalekite?</w:t>
      </w:r>
      <w:r w:rsidR="006E62F5">
        <w:t xml:space="preserve"> Firstly, David executed the Amalekite because an alien sojourner had dared to kill the </w:t>
      </w:r>
      <w:r w:rsidR="006E62F5" w:rsidRPr="006E62F5">
        <w:rPr>
          <w:smallCaps/>
        </w:rPr>
        <w:t>Lord</w:t>
      </w:r>
      <w:r w:rsidR="006E62F5">
        <w:t xml:space="preserve">’s anointed. Secondly, David had been conducting “a holy war campaign against the Amalekites in fulfillment of the </w:t>
      </w:r>
      <w:r w:rsidR="006E62F5" w:rsidRPr="006E62F5">
        <w:rPr>
          <w:smallCaps/>
        </w:rPr>
        <w:t>Lord</w:t>
      </w:r>
      <w:r w:rsidR="006E62F5">
        <w:t>’s commands</w:t>
      </w:r>
      <w:r w:rsidR="0094713D">
        <w:t>,</w:t>
      </w:r>
      <w:r w:rsidR="006E62F5">
        <w:t>”</w:t>
      </w:r>
      <w:r w:rsidR="0077568A">
        <w:rPr>
          <w:rStyle w:val="FootnoteReference"/>
        </w:rPr>
        <w:footnoteReference w:id="11"/>
      </w:r>
      <w:r w:rsidR="006E62F5">
        <w:t xml:space="preserve"> and that made </w:t>
      </w:r>
      <w:r w:rsidR="0094713D">
        <w:t xml:space="preserve">the </w:t>
      </w:r>
      <w:r w:rsidR="006E62F5">
        <w:t>Amalekite an “enemy of the state”.</w:t>
      </w:r>
    </w:p>
    <w:p w14:paraId="003379EC" w14:textId="77777777" w:rsidR="00C34070" w:rsidRPr="00A568C0" w:rsidRDefault="00C34070" w:rsidP="00ED1288">
      <w:pPr>
        <w:pStyle w:val="Heading1"/>
      </w:pPr>
      <w:r w:rsidRPr="00A568C0">
        <w:br w:type="page"/>
      </w:r>
      <w:r w:rsidRPr="00A568C0">
        <w:lastRenderedPageBreak/>
        <w:t>Tentative Subject/Complement Statements</w:t>
      </w:r>
    </w:p>
    <w:p w14:paraId="51D8F606" w14:textId="77777777" w:rsidR="00C34070" w:rsidRPr="00A568C0" w:rsidRDefault="00C34070" w:rsidP="00ED1288">
      <w:pPr>
        <w:ind w:right="-10"/>
        <w:jc w:val="left"/>
        <w:rPr>
          <w:rFonts w:ascii="Arial" w:hAnsi="Arial" w:cs="Arial"/>
          <w:sz w:val="22"/>
        </w:rPr>
      </w:pPr>
    </w:p>
    <w:p w14:paraId="0B63333A" w14:textId="428EF1D9" w:rsidR="00C34070" w:rsidRDefault="006A24A8" w:rsidP="00ED1288">
      <w:pPr>
        <w:ind w:right="-10"/>
        <w:jc w:val="left"/>
        <w:rPr>
          <w:rFonts w:ascii="Arial" w:hAnsi="Arial" w:cs="Arial"/>
          <w:sz w:val="22"/>
        </w:rPr>
      </w:pPr>
      <w:r>
        <w:rPr>
          <w:rFonts w:ascii="Arial" w:hAnsi="Arial" w:cs="Arial"/>
          <w:sz w:val="22"/>
        </w:rPr>
        <w:t>The way to react to an enemy’s downfall is not to celebrate it.</w:t>
      </w:r>
    </w:p>
    <w:p w14:paraId="00E0F56A" w14:textId="6FCD6DFF" w:rsidR="006A24A8" w:rsidRDefault="006A24A8" w:rsidP="00ED1288">
      <w:pPr>
        <w:ind w:right="-10"/>
        <w:jc w:val="left"/>
        <w:rPr>
          <w:rFonts w:ascii="Arial" w:hAnsi="Arial" w:cs="Arial"/>
          <w:sz w:val="22"/>
        </w:rPr>
      </w:pPr>
      <w:r>
        <w:rPr>
          <w:rFonts w:ascii="Arial" w:hAnsi="Arial" w:cs="Arial"/>
          <w:sz w:val="22"/>
        </w:rPr>
        <w:t xml:space="preserve">The </w:t>
      </w:r>
      <w:r w:rsidR="00BF79FD">
        <w:rPr>
          <w:rFonts w:ascii="Arial" w:hAnsi="Arial" w:cs="Arial"/>
          <w:sz w:val="22"/>
        </w:rPr>
        <w:t>way to view an enemy’s enemy is not as a friend, but as a backstabber.</w:t>
      </w:r>
    </w:p>
    <w:p w14:paraId="3701BBE9" w14:textId="2CD25DA6" w:rsidR="00BF79FD" w:rsidRDefault="00BF79FD" w:rsidP="00ED1288">
      <w:pPr>
        <w:ind w:right="-10"/>
        <w:jc w:val="left"/>
        <w:rPr>
          <w:rFonts w:ascii="Arial" w:hAnsi="Arial" w:cs="Arial"/>
          <w:sz w:val="22"/>
        </w:rPr>
      </w:pPr>
      <w:r>
        <w:rPr>
          <w:rFonts w:ascii="Arial" w:hAnsi="Arial" w:cs="Arial"/>
          <w:sz w:val="22"/>
        </w:rPr>
        <w:t xml:space="preserve">The way to </w:t>
      </w:r>
      <w:r w:rsidR="008612DC">
        <w:rPr>
          <w:rFonts w:ascii="Arial" w:hAnsi="Arial" w:cs="Arial"/>
          <w:sz w:val="22"/>
        </w:rPr>
        <w:t>deal with an enemy’s errors is to let God deal with it.</w:t>
      </w:r>
    </w:p>
    <w:p w14:paraId="1D5F7F66" w14:textId="0335AD5C" w:rsidR="008612DC" w:rsidRPr="00A568C0" w:rsidRDefault="00721AB0" w:rsidP="00ED1288">
      <w:pPr>
        <w:ind w:right="-10"/>
        <w:jc w:val="left"/>
        <w:rPr>
          <w:rFonts w:ascii="Arial" w:hAnsi="Arial" w:cs="Arial"/>
          <w:sz w:val="22"/>
        </w:rPr>
      </w:pPr>
      <w:r>
        <w:rPr>
          <w:rFonts w:ascii="Arial" w:hAnsi="Arial" w:cs="Arial"/>
          <w:sz w:val="22"/>
        </w:rPr>
        <w:t>The way to treat our enemy is to love him.</w:t>
      </w:r>
    </w:p>
    <w:p w14:paraId="77B10146" w14:textId="77777777" w:rsidR="00C34070" w:rsidRPr="00A568C0" w:rsidRDefault="00C34070" w:rsidP="00ED1288">
      <w:pPr>
        <w:pStyle w:val="Heading1"/>
      </w:pPr>
      <w:r w:rsidRPr="00A568C0">
        <w:br w:type="page"/>
      </w:r>
      <w:r w:rsidRPr="00A568C0">
        <w:lastRenderedPageBreak/>
        <w:t>Possible Illustrations</w:t>
      </w:r>
    </w:p>
    <w:p w14:paraId="706FBA0C" w14:textId="2C98DB64" w:rsidR="0024251F" w:rsidRPr="00A568C0" w:rsidRDefault="00386E08" w:rsidP="006048A8">
      <w:pPr>
        <w:pStyle w:val="Heading3"/>
      </w:pPr>
      <w:r>
        <w:t>Did the world celebrate when Osama bin Laden was killed? Should Christians celebrate?</w:t>
      </w:r>
    </w:p>
    <w:p w14:paraId="52DBCE16" w14:textId="77777777" w:rsidR="00C34070" w:rsidRPr="00A568C0" w:rsidRDefault="00C34070" w:rsidP="00ED1288">
      <w:pPr>
        <w:pStyle w:val="Heading1"/>
      </w:pPr>
      <w:r w:rsidRPr="00A568C0">
        <w:br w:type="page"/>
      </w:r>
      <w:r w:rsidRPr="00A568C0">
        <w:lastRenderedPageBreak/>
        <w:t>Possible Applications</w:t>
      </w:r>
    </w:p>
    <w:p w14:paraId="17E403D3" w14:textId="21736229" w:rsidR="00386E08" w:rsidRDefault="00386E08" w:rsidP="006048A8">
      <w:pPr>
        <w:pStyle w:val="Heading3"/>
      </w:pPr>
      <w:r>
        <w:t>Jesus teaches us to love our enemies and pray for those who persecute us (Matt 5:43-48).</w:t>
      </w:r>
    </w:p>
    <w:p w14:paraId="628994B0" w14:textId="430B2C53" w:rsidR="00386E08" w:rsidRDefault="00386E08" w:rsidP="006048A8">
      <w:pPr>
        <w:pStyle w:val="Heading3"/>
      </w:pPr>
      <w:r>
        <w:t xml:space="preserve">The enemy of your enemy is </w:t>
      </w:r>
      <w:r w:rsidRPr="00386E08">
        <w:rPr>
          <w:i/>
          <w:iCs/>
        </w:rPr>
        <w:t>not</w:t>
      </w:r>
      <w:r>
        <w:t xml:space="preserve"> your friend.</w:t>
      </w:r>
    </w:p>
    <w:p w14:paraId="603DE900" w14:textId="771EE185" w:rsidR="00DA3FD2" w:rsidRPr="00A568C0" w:rsidRDefault="00DA3FD2" w:rsidP="00ED1288">
      <w:pPr>
        <w:pStyle w:val="Heading1"/>
      </w:pPr>
      <w:r w:rsidRPr="00A568C0">
        <w:br w:type="page"/>
      </w:r>
      <w:r w:rsidRPr="00A568C0">
        <w:lastRenderedPageBreak/>
        <w:t xml:space="preserve">Older Outlines </w:t>
      </w:r>
      <w:r w:rsidR="00F03BB9">
        <w:t>of</w:t>
      </w:r>
      <w:r w:rsidRPr="00A568C0">
        <w:t xml:space="preserve"> This Sermon </w:t>
      </w:r>
      <w:r w:rsidR="00F03BB9">
        <w:t>Text or Outlines by Others (Books, Commentaries, etc.)</w:t>
      </w:r>
    </w:p>
    <w:p w14:paraId="4220A07B" w14:textId="77777777" w:rsidR="00DA3FD2" w:rsidRPr="00A568C0" w:rsidRDefault="00DA3FD2" w:rsidP="006048A8">
      <w:pPr>
        <w:pStyle w:val="Heading3"/>
      </w:pPr>
      <w:r w:rsidRPr="00A568C0">
        <w:t>Text</w:t>
      </w:r>
    </w:p>
    <w:p w14:paraId="78B975B5" w14:textId="091F8D4B" w:rsidR="00C34070" w:rsidRPr="00A568C0" w:rsidRDefault="00C34070" w:rsidP="00ED1288">
      <w:pPr>
        <w:pStyle w:val="Header"/>
        <w:tabs>
          <w:tab w:val="clear" w:pos="4800"/>
          <w:tab w:val="center" w:pos="4950"/>
        </w:tabs>
        <w:ind w:right="-10"/>
        <w:rPr>
          <w:rFonts w:ascii="Arial" w:hAnsi="Arial" w:cs="Arial"/>
          <w:b/>
          <w:sz w:val="32"/>
        </w:rPr>
      </w:pPr>
      <w:r w:rsidRPr="00A568C0">
        <w:rPr>
          <w:rFonts w:ascii="Arial" w:hAnsi="Arial" w:cs="Arial"/>
          <w:sz w:val="22"/>
        </w:rPr>
        <w:br w:type="page"/>
      </w:r>
      <w:r w:rsidR="0039129D">
        <w:rPr>
          <w:rFonts w:ascii="Arial" w:hAnsi="Arial" w:cs="Arial"/>
          <w:b/>
          <w:sz w:val="32"/>
        </w:rPr>
        <w:lastRenderedPageBreak/>
        <w:t>My Enemy, My Friend</w:t>
      </w:r>
    </w:p>
    <w:p w14:paraId="7DE59796" w14:textId="4046C773" w:rsidR="00C34070" w:rsidRPr="00A568C0" w:rsidRDefault="000E04FB" w:rsidP="00ED1288">
      <w:pPr>
        <w:pStyle w:val="Header"/>
        <w:tabs>
          <w:tab w:val="clear" w:pos="4800"/>
          <w:tab w:val="center" w:pos="4950"/>
        </w:tabs>
        <w:ind w:right="-10"/>
        <w:rPr>
          <w:rFonts w:ascii="Arial" w:hAnsi="Arial" w:cs="Arial"/>
          <w:b/>
          <w:i/>
        </w:rPr>
      </w:pPr>
      <w:r>
        <w:rPr>
          <w:rFonts w:ascii="Arial" w:hAnsi="Arial" w:cs="Arial"/>
          <w:b/>
          <w:i/>
        </w:rPr>
        <w:t>2 Sam 1</w:t>
      </w:r>
    </w:p>
    <w:p w14:paraId="6BF558FD" w14:textId="77777777" w:rsidR="00C34070" w:rsidRPr="00A568C0" w:rsidRDefault="00C34070" w:rsidP="00ED1288">
      <w:pPr>
        <w:pStyle w:val="Header"/>
        <w:tabs>
          <w:tab w:val="clear" w:pos="4800"/>
          <w:tab w:val="center" w:pos="4950"/>
        </w:tabs>
        <w:ind w:right="-10"/>
        <w:jc w:val="left"/>
        <w:rPr>
          <w:rFonts w:ascii="Arial" w:hAnsi="Arial" w:cs="Arial"/>
          <w:b/>
          <w:i/>
          <w:sz w:val="22"/>
        </w:rPr>
      </w:pPr>
      <w:r w:rsidRPr="00A568C0">
        <w:rPr>
          <w:rFonts w:ascii="Arial" w:hAnsi="Arial" w:cs="Arial"/>
          <w:b/>
          <w:sz w:val="22"/>
          <w:u w:val="single"/>
        </w:rPr>
        <w:t>Exegetical Outline</w:t>
      </w:r>
      <w:r w:rsidR="00455EA6" w:rsidRPr="00A568C0">
        <w:rPr>
          <w:rFonts w:ascii="Arial" w:hAnsi="Arial" w:cs="Arial"/>
          <w:b/>
          <w:sz w:val="22"/>
          <w:u w:val="single"/>
        </w:rPr>
        <w:t xml:space="preserve"> (Steps 2-3)</w:t>
      </w:r>
    </w:p>
    <w:p w14:paraId="3E63D9B9" w14:textId="77777777" w:rsidR="00216882" w:rsidRPr="00A568C0" w:rsidRDefault="00216882" w:rsidP="00ED1288">
      <w:pPr>
        <w:jc w:val="left"/>
        <w:rPr>
          <w:rFonts w:ascii="Arial" w:hAnsi="Arial" w:cs="Arial"/>
          <w:sz w:val="22"/>
        </w:rPr>
      </w:pPr>
    </w:p>
    <w:p w14:paraId="17A452C5" w14:textId="4726A3F9" w:rsidR="00216882" w:rsidRPr="00A568C0" w:rsidRDefault="00216882" w:rsidP="00ED1288">
      <w:pPr>
        <w:pStyle w:val="Heading1"/>
      </w:pPr>
      <w:r w:rsidRPr="00A568C0">
        <w:t xml:space="preserve">Exegetical Idea (CPT): </w:t>
      </w:r>
      <w:r w:rsidR="00721AB0">
        <w:t xml:space="preserve">The way that </w:t>
      </w:r>
      <w:r w:rsidR="001820FE">
        <w:t>God wanted David to treat</w:t>
      </w:r>
      <w:r w:rsidR="00721AB0">
        <w:t xml:space="preserve"> his </w:t>
      </w:r>
      <w:r w:rsidR="00EE3479">
        <w:t>enemies was to mourn Saul’s</w:t>
      </w:r>
      <w:r w:rsidR="001820FE">
        <w:t xml:space="preserve"> death, to disregard the Amalekite, and to </w:t>
      </w:r>
      <w:r w:rsidR="00B232DF">
        <w:t>speak well</w:t>
      </w:r>
      <w:r w:rsidR="001820FE">
        <w:t xml:space="preserve"> of Saul</w:t>
      </w:r>
      <w:r w:rsidR="00721AB0">
        <w:t xml:space="preserve">. </w:t>
      </w:r>
    </w:p>
    <w:p w14:paraId="16080AC3" w14:textId="41EFD83C" w:rsidR="00216882" w:rsidRPr="00A568C0" w:rsidRDefault="00216882" w:rsidP="00ED1288">
      <w:pPr>
        <w:pStyle w:val="Heading1"/>
      </w:pPr>
      <w:r w:rsidRPr="00A568C0">
        <w:t>I.</w:t>
      </w:r>
      <w:r w:rsidRPr="00A568C0">
        <w:tab/>
      </w:r>
      <w:r w:rsidR="00386E08">
        <w:t xml:space="preserve">The manner in which </w:t>
      </w:r>
      <w:r w:rsidR="008D5E91">
        <w:t xml:space="preserve">God wanted </w:t>
      </w:r>
      <w:r w:rsidR="00386E08">
        <w:t xml:space="preserve">David </w:t>
      </w:r>
      <w:r w:rsidR="008D5E91">
        <w:t>to react</w:t>
      </w:r>
      <w:r w:rsidR="00386E08">
        <w:t xml:space="preserve"> to his enemy’s d</w:t>
      </w:r>
      <w:r w:rsidR="008D5E91">
        <w:t>eath</w:t>
      </w:r>
      <w:r w:rsidR="00386E08">
        <w:t xml:space="preserve"> was to mourn for him (</w:t>
      </w:r>
      <w:r w:rsidR="006048A8">
        <w:t>1:</w:t>
      </w:r>
      <w:r w:rsidR="00386E08">
        <w:t>1-12).</w:t>
      </w:r>
    </w:p>
    <w:p w14:paraId="5806AD01" w14:textId="5163E76C" w:rsidR="007E22D7" w:rsidRDefault="00386E08" w:rsidP="007E22D7">
      <w:pPr>
        <w:pStyle w:val="Heading2"/>
        <w:rPr>
          <w:rFonts w:cs="Arial"/>
        </w:rPr>
      </w:pPr>
      <w:r>
        <w:rPr>
          <w:rFonts w:cs="Arial"/>
        </w:rPr>
        <w:t xml:space="preserve">David </w:t>
      </w:r>
      <w:r w:rsidR="007E22D7">
        <w:rPr>
          <w:rFonts w:cs="Arial"/>
        </w:rPr>
        <w:t>showed concern for Saul’s condition in battle</w:t>
      </w:r>
      <w:r>
        <w:rPr>
          <w:rFonts w:cs="Arial"/>
        </w:rPr>
        <w:t xml:space="preserve"> (</w:t>
      </w:r>
      <w:r w:rsidR="006048A8">
        <w:t>1:</w:t>
      </w:r>
      <w:r w:rsidR="007E22D7">
        <w:rPr>
          <w:rFonts w:cs="Arial"/>
        </w:rPr>
        <w:t>1-4</w:t>
      </w:r>
      <w:r>
        <w:rPr>
          <w:rFonts w:cs="Arial"/>
        </w:rPr>
        <w:t>).</w:t>
      </w:r>
    </w:p>
    <w:p w14:paraId="4C68AFCB" w14:textId="00B20084" w:rsidR="007E22D7" w:rsidRPr="007E22D7" w:rsidRDefault="007E22D7" w:rsidP="007E22D7">
      <w:pPr>
        <w:pStyle w:val="Heading2"/>
        <w:rPr>
          <w:rFonts w:cs="Arial"/>
        </w:rPr>
      </w:pPr>
      <w:r>
        <w:rPr>
          <w:rFonts w:cs="Arial"/>
        </w:rPr>
        <w:t>David asked for confirmation of Saul’s death (</w:t>
      </w:r>
      <w:r w:rsidR="006048A8">
        <w:t>1:</w:t>
      </w:r>
      <w:r>
        <w:rPr>
          <w:rFonts w:cs="Arial"/>
        </w:rPr>
        <w:t>5-10).</w:t>
      </w:r>
    </w:p>
    <w:p w14:paraId="66E7AA3F" w14:textId="47CA791B" w:rsidR="00216882" w:rsidRPr="00A568C0" w:rsidRDefault="00386E08" w:rsidP="00ED1288">
      <w:pPr>
        <w:pStyle w:val="Heading2"/>
        <w:rPr>
          <w:rFonts w:cs="Arial"/>
        </w:rPr>
      </w:pPr>
      <w:r>
        <w:rPr>
          <w:rFonts w:cs="Arial"/>
        </w:rPr>
        <w:t>David mourned and fasted the whole day</w:t>
      </w:r>
      <w:r w:rsidR="000B2847">
        <w:rPr>
          <w:rStyle w:val="FootnoteReference"/>
          <w:rFonts w:cs="Arial"/>
        </w:rPr>
        <w:footnoteReference w:id="12"/>
      </w:r>
      <w:r>
        <w:rPr>
          <w:rFonts w:cs="Arial"/>
        </w:rPr>
        <w:t xml:space="preserve"> </w:t>
      </w:r>
      <w:r w:rsidR="007E22D7">
        <w:rPr>
          <w:rFonts w:cs="Arial"/>
        </w:rPr>
        <w:t>in his grief over Saul’s death</w:t>
      </w:r>
      <w:r w:rsidR="008D5E91">
        <w:rPr>
          <w:rFonts w:cs="Arial"/>
        </w:rPr>
        <w:t xml:space="preserve"> </w:t>
      </w:r>
      <w:r>
        <w:rPr>
          <w:rFonts w:cs="Arial"/>
        </w:rPr>
        <w:t>(</w:t>
      </w:r>
      <w:r w:rsidR="006048A8">
        <w:t>1:</w:t>
      </w:r>
      <w:r>
        <w:rPr>
          <w:rFonts w:cs="Arial"/>
        </w:rPr>
        <w:t>12).</w:t>
      </w:r>
    </w:p>
    <w:p w14:paraId="607B27B3" w14:textId="3D94E0A5" w:rsidR="00216882" w:rsidRPr="00A568C0" w:rsidRDefault="00216882" w:rsidP="00ED1288">
      <w:pPr>
        <w:pStyle w:val="Heading1"/>
      </w:pPr>
      <w:r w:rsidRPr="00A568C0">
        <w:t>II.</w:t>
      </w:r>
      <w:r w:rsidRPr="00A568C0">
        <w:tab/>
      </w:r>
      <w:r w:rsidR="00386E08">
        <w:t xml:space="preserve">The way </w:t>
      </w:r>
      <w:r w:rsidR="008D5E91">
        <w:t xml:space="preserve">God wanted David </w:t>
      </w:r>
      <w:r w:rsidR="00386E08">
        <w:t xml:space="preserve">to treat </w:t>
      </w:r>
      <w:r w:rsidR="008D5E91">
        <w:t>his</w:t>
      </w:r>
      <w:r w:rsidR="00386E08">
        <w:t xml:space="preserve"> enemy’s enemy is as a backstabber</w:t>
      </w:r>
      <w:r w:rsidR="009F6731">
        <w:t xml:space="preserve"> (</w:t>
      </w:r>
      <w:r w:rsidR="006048A8">
        <w:t>1:</w:t>
      </w:r>
      <w:r w:rsidR="009F6731">
        <w:t>1</w:t>
      </w:r>
      <w:r w:rsidR="008D5E91">
        <w:t>3</w:t>
      </w:r>
      <w:r w:rsidR="009F6731">
        <w:t>-16)</w:t>
      </w:r>
      <w:r w:rsidR="00386E08">
        <w:t>.</w:t>
      </w:r>
    </w:p>
    <w:p w14:paraId="030D89A5" w14:textId="137AE519" w:rsidR="00FF21CD" w:rsidRDefault="00FF21CD" w:rsidP="00ED1288">
      <w:pPr>
        <w:pStyle w:val="Heading2"/>
        <w:rPr>
          <w:rFonts w:cs="Arial"/>
        </w:rPr>
      </w:pPr>
      <w:r>
        <w:rPr>
          <w:rFonts w:cs="Arial"/>
        </w:rPr>
        <w:t>David reconfirmed the identity of the Amalekite (</w:t>
      </w:r>
      <w:r w:rsidR="006048A8">
        <w:t>1:</w:t>
      </w:r>
      <w:r>
        <w:rPr>
          <w:rFonts w:cs="Arial"/>
        </w:rPr>
        <w:t>13)</w:t>
      </w:r>
      <w:r w:rsidR="00500980">
        <w:rPr>
          <w:rFonts w:cs="Arial"/>
        </w:rPr>
        <w:t>.</w:t>
      </w:r>
    </w:p>
    <w:p w14:paraId="6FAEDEAF" w14:textId="6CB3AAAC" w:rsidR="00216882" w:rsidRPr="00A568C0" w:rsidRDefault="00386E08" w:rsidP="00ED1288">
      <w:pPr>
        <w:pStyle w:val="Heading2"/>
        <w:rPr>
          <w:rFonts w:cs="Arial"/>
        </w:rPr>
      </w:pPr>
      <w:r>
        <w:rPr>
          <w:rFonts w:cs="Arial"/>
        </w:rPr>
        <w:t>David executed his enemy’s enemy, the Amalekite (</w:t>
      </w:r>
      <w:r w:rsidR="006048A8">
        <w:t>1:</w:t>
      </w:r>
      <w:r w:rsidR="00FF21CD">
        <w:rPr>
          <w:rFonts w:cs="Arial"/>
        </w:rPr>
        <w:t>14-</w:t>
      </w:r>
      <w:r>
        <w:rPr>
          <w:rFonts w:cs="Arial"/>
        </w:rPr>
        <w:t>15).</w:t>
      </w:r>
    </w:p>
    <w:p w14:paraId="22A1C58E" w14:textId="43A78A56" w:rsidR="00216882" w:rsidRPr="00A568C0" w:rsidRDefault="00386E08" w:rsidP="00ED1288">
      <w:pPr>
        <w:pStyle w:val="Heading2"/>
        <w:rPr>
          <w:rFonts w:cs="Arial"/>
        </w:rPr>
      </w:pPr>
      <w:r>
        <w:rPr>
          <w:rFonts w:cs="Arial"/>
        </w:rPr>
        <w:t>David treated the Amalekite as a backstabber</w:t>
      </w:r>
      <w:r w:rsidR="000B2847">
        <w:rPr>
          <w:rStyle w:val="FootnoteReference"/>
          <w:rFonts w:cs="Arial"/>
        </w:rPr>
        <w:footnoteReference w:id="13"/>
      </w:r>
      <w:r>
        <w:rPr>
          <w:rFonts w:cs="Arial"/>
        </w:rPr>
        <w:t xml:space="preserve"> (</w:t>
      </w:r>
      <w:r w:rsidR="006048A8">
        <w:t>1:</w:t>
      </w:r>
      <w:r>
        <w:rPr>
          <w:rFonts w:cs="Arial"/>
        </w:rPr>
        <w:t>16).</w:t>
      </w:r>
    </w:p>
    <w:p w14:paraId="3324944E" w14:textId="0D72D6D8" w:rsidR="00216882" w:rsidRPr="00A568C0" w:rsidRDefault="00216882" w:rsidP="00ED1288">
      <w:pPr>
        <w:pStyle w:val="Heading1"/>
      </w:pPr>
      <w:r w:rsidRPr="00A568C0">
        <w:t>III.</w:t>
      </w:r>
      <w:r w:rsidRPr="00A568C0">
        <w:tab/>
      </w:r>
      <w:r w:rsidR="00386E08">
        <w:t xml:space="preserve">The way in which </w:t>
      </w:r>
      <w:r w:rsidR="00FF21CD">
        <w:t xml:space="preserve">God wanted </w:t>
      </w:r>
      <w:r w:rsidR="00386E08">
        <w:t xml:space="preserve">David </w:t>
      </w:r>
      <w:r w:rsidR="00FF21CD">
        <w:t xml:space="preserve">to speak </w:t>
      </w:r>
      <w:r w:rsidR="00386E08">
        <w:t>of his enemy was to praise him (</w:t>
      </w:r>
      <w:r w:rsidR="006048A8">
        <w:t>1:</w:t>
      </w:r>
      <w:r w:rsidR="00FF21CD">
        <w:t>17</w:t>
      </w:r>
      <w:r w:rsidR="00386E08">
        <w:t>-2</w:t>
      </w:r>
      <w:r w:rsidR="00FF21CD">
        <w:t>7</w:t>
      </w:r>
      <w:r w:rsidR="00386E08">
        <w:t>).</w:t>
      </w:r>
    </w:p>
    <w:p w14:paraId="13D704F4" w14:textId="09A8C888" w:rsidR="00FF21CD" w:rsidRDefault="00500980" w:rsidP="00ED1288">
      <w:pPr>
        <w:pStyle w:val="Heading2"/>
        <w:rPr>
          <w:rFonts w:cs="Arial"/>
        </w:rPr>
      </w:pPr>
      <w:r>
        <w:rPr>
          <w:rFonts w:cs="Arial"/>
        </w:rPr>
        <w:t>David wanted his lament to be taught to all the people of Judah (</w:t>
      </w:r>
      <w:r w:rsidR="006048A8">
        <w:t>1:</w:t>
      </w:r>
      <w:r>
        <w:rPr>
          <w:rFonts w:cs="Arial"/>
        </w:rPr>
        <w:t>17-18).</w:t>
      </w:r>
    </w:p>
    <w:p w14:paraId="7A203B61" w14:textId="2B21B564" w:rsidR="00500980" w:rsidRDefault="00500980" w:rsidP="00ED1288">
      <w:pPr>
        <w:pStyle w:val="Heading2"/>
        <w:rPr>
          <w:rFonts w:cs="Arial"/>
        </w:rPr>
      </w:pPr>
      <w:r>
        <w:rPr>
          <w:rFonts w:cs="Arial"/>
        </w:rPr>
        <w:t>David considered Saul a hero of Israel</w:t>
      </w:r>
      <w:r w:rsidR="001650EE">
        <w:rPr>
          <w:rFonts w:cs="Arial"/>
        </w:rPr>
        <w:t xml:space="preserve"> (</w:t>
      </w:r>
      <w:r w:rsidR="006048A8">
        <w:t>1:</w:t>
      </w:r>
      <w:r w:rsidR="001650EE">
        <w:rPr>
          <w:rFonts w:cs="Arial"/>
        </w:rPr>
        <w:t>19).</w:t>
      </w:r>
    </w:p>
    <w:p w14:paraId="7214F1E1" w14:textId="473888B5" w:rsidR="00500980" w:rsidRDefault="00500980" w:rsidP="00ED1288">
      <w:pPr>
        <w:pStyle w:val="Heading2"/>
        <w:rPr>
          <w:rFonts w:cs="Arial"/>
        </w:rPr>
      </w:pPr>
      <w:r>
        <w:rPr>
          <w:rFonts w:cs="Arial"/>
        </w:rPr>
        <w:t>David dread</w:t>
      </w:r>
      <w:r w:rsidR="001650EE">
        <w:rPr>
          <w:rFonts w:cs="Arial"/>
        </w:rPr>
        <w:t>ed</w:t>
      </w:r>
      <w:r>
        <w:rPr>
          <w:rFonts w:cs="Arial"/>
        </w:rPr>
        <w:t xml:space="preserve"> Philistine joy over Saul’s de</w:t>
      </w:r>
      <w:r w:rsidR="001650EE">
        <w:rPr>
          <w:rFonts w:cs="Arial"/>
        </w:rPr>
        <w:t>ath (</w:t>
      </w:r>
      <w:r w:rsidR="006048A8">
        <w:t>1:</w:t>
      </w:r>
      <w:r w:rsidR="001650EE">
        <w:rPr>
          <w:rFonts w:cs="Arial"/>
        </w:rPr>
        <w:t>20).</w:t>
      </w:r>
    </w:p>
    <w:p w14:paraId="69C8CA1C" w14:textId="5EE15740" w:rsidR="001650EE" w:rsidRDefault="001650EE" w:rsidP="00ED1288">
      <w:pPr>
        <w:pStyle w:val="Heading2"/>
        <w:rPr>
          <w:rFonts w:cs="Arial"/>
        </w:rPr>
      </w:pPr>
      <w:r>
        <w:rPr>
          <w:rFonts w:cs="Arial"/>
        </w:rPr>
        <w:t>David cursed the mountains of Gilboa where Saul met his death (</w:t>
      </w:r>
      <w:r w:rsidR="006048A8">
        <w:t>1:</w:t>
      </w:r>
      <w:r>
        <w:rPr>
          <w:rFonts w:cs="Arial"/>
        </w:rPr>
        <w:t>21).</w:t>
      </w:r>
    </w:p>
    <w:p w14:paraId="1D5A4543" w14:textId="70E50ADE" w:rsidR="00216882" w:rsidRPr="00A568C0" w:rsidRDefault="00721AB0" w:rsidP="00ED1288">
      <w:pPr>
        <w:pStyle w:val="Heading2"/>
        <w:rPr>
          <w:rFonts w:cs="Arial"/>
        </w:rPr>
      </w:pPr>
      <w:r>
        <w:rPr>
          <w:rFonts w:cs="Arial"/>
        </w:rPr>
        <w:t>David sang a lament that praised Saul</w:t>
      </w:r>
      <w:r w:rsidR="001650EE">
        <w:rPr>
          <w:rFonts w:cs="Arial"/>
        </w:rPr>
        <w:t xml:space="preserve"> and Jonathan</w:t>
      </w:r>
      <w:r w:rsidR="000B2847">
        <w:rPr>
          <w:rStyle w:val="FootnoteReference"/>
          <w:rFonts w:cs="Arial"/>
        </w:rPr>
        <w:footnoteReference w:id="14"/>
      </w:r>
      <w:r>
        <w:rPr>
          <w:rFonts w:cs="Arial"/>
        </w:rPr>
        <w:t xml:space="preserve"> (</w:t>
      </w:r>
      <w:r w:rsidR="006048A8">
        <w:t>1:</w:t>
      </w:r>
      <w:r>
        <w:rPr>
          <w:rFonts w:cs="Arial"/>
        </w:rPr>
        <w:t>2</w:t>
      </w:r>
      <w:r w:rsidR="001650EE">
        <w:rPr>
          <w:rFonts w:cs="Arial"/>
        </w:rPr>
        <w:t>2</w:t>
      </w:r>
      <w:r w:rsidR="00386E08">
        <w:rPr>
          <w:rFonts w:cs="Arial"/>
        </w:rPr>
        <w:t>-24)</w:t>
      </w:r>
      <w:r w:rsidR="001650EE">
        <w:rPr>
          <w:rFonts w:cs="Arial"/>
        </w:rPr>
        <w:t>.</w:t>
      </w:r>
    </w:p>
    <w:p w14:paraId="2B1FD569" w14:textId="104A504F" w:rsidR="00216882" w:rsidRDefault="00386E08" w:rsidP="00ED1288">
      <w:pPr>
        <w:pStyle w:val="Heading2"/>
        <w:rPr>
          <w:rFonts w:cs="Arial"/>
        </w:rPr>
      </w:pPr>
      <w:r>
        <w:rPr>
          <w:rFonts w:cs="Arial"/>
        </w:rPr>
        <w:t>David lauded Saul as a mighty warrior (</w:t>
      </w:r>
      <w:r w:rsidR="006048A8">
        <w:t>1:</w:t>
      </w:r>
      <w:r>
        <w:rPr>
          <w:rFonts w:cs="Arial"/>
        </w:rPr>
        <w:t>25)</w:t>
      </w:r>
      <w:r w:rsidR="001650EE">
        <w:rPr>
          <w:rFonts w:cs="Arial"/>
        </w:rPr>
        <w:t>.</w:t>
      </w:r>
    </w:p>
    <w:p w14:paraId="5C0178A8" w14:textId="1DDEDDA3" w:rsidR="001650EE" w:rsidRDefault="001650EE" w:rsidP="00ED1288">
      <w:pPr>
        <w:pStyle w:val="Heading2"/>
        <w:rPr>
          <w:rFonts w:cs="Arial"/>
        </w:rPr>
      </w:pPr>
      <w:r>
        <w:rPr>
          <w:rFonts w:cs="Arial"/>
        </w:rPr>
        <w:t>David expressed his distress over the death of Jonathan (</w:t>
      </w:r>
      <w:r w:rsidR="006048A8">
        <w:t>1:</w:t>
      </w:r>
      <w:r>
        <w:rPr>
          <w:rFonts w:cs="Arial"/>
        </w:rPr>
        <w:t>26).</w:t>
      </w:r>
    </w:p>
    <w:p w14:paraId="13CB9DC7" w14:textId="09E97AC7" w:rsidR="001650EE" w:rsidRPr="00A568C0" w:rsidRDefault="001650EE" w:rsidP="00ED1288">
      <w:pPr>
        <w:pStyle w:val="Heading2"/>
        <w:rPr>
          <w:rFonts w:cs="Arial"/>
        </w:rPr>
      </w:pPr>
      <w:r>
        <w:rPr>
          <w:rFonts w:cs="Arial"/>
        </w:rPr>
        <w:t>David reiterated his praise for the fallen Saul and Jonathan (</w:t>
      </w:r>
      <w:r w:rsidR="006048A8">
        <w:t>1:</w:t>
      </w:r>
      <w:r>
        <w:rPr>
          <w:rFonts w:cs="Arial"/>
        </w:rPr>
        <w:t>27).</w:t>
      </w:r>
    </w:p>
    <w:p w14:paraId="7F4AEE37" w14:textId="58914AC9" w:rsidR="003870EF" w:rsidRDefault="003870EF">
      <w:pPr>
        <w:jc w:val="left"/>
        <w:rPr>
          <w:rFonts w:ascii="Arial" w:hAnsi="Arial" w:cs="Arial"/>
          <w:sz w:val="22"/>
        </w:rPr>
      </w:pPr>
      <w:r>
        <w:rPr>
          <w:rFonts w:ascii="Arial" w:hAnsi="Arial" w:cs="Arial"/>
          <w:sz w:val="22"/>
        </w:rPr>
        <w:br w:type="page"/>
      </w:r>
    </w:p>
    <w:p w14:paraId="78A1A259" w14:textId="77777777" w:rsidR="00216882" w:rsidRPr="00A568C0" w:rsidRDefault="00216882" w:rsidP="003870EF">
      <w:pPr>
        <w:pStyle w:val="Header"/>
        <w:rPr>
          <w:rFonts w:ascii="Arial" w:hAnsi="Arial" w:cs="Arial"/>
          <w:b/>
        </w:rPr>
      </w:pPr>
      <w:r w:rsidRPr="00A568C0">
        <w:rPr>
          <w:rFonts w:ascii="Arial" w:hAnsi="Arial" w:cs="Arial"/>
          <w:b/>
        </w:rPr>
        <w:lastRenderedPageBreak/>
        <w:t>Purpose or Desired Listener Response (Step 4)</w:t>
      </w:r>
    </w:p>
    <w:p w14:paraId="6BDE1F99" w14:textId="602265FF" w:rsidR="00216882" w:rsidRPr="00A568C0" w:rsidRDefault="00216882" w:rsidP="000E6311">
      <w:pPr>
        <w:pStyle w:val="Header"/>
        <w:rPr>
          <w:rFonts w:ascii="Arial" w:hAnsi="Arial" w:cs="Arial"/>
          <w:sz w:val="22"/>
        </w:rPr>
      </w:pPr>
      <w:r w:rsidRPr="00A568C0">
        <w:rPr>
          <w:rFonts w:ascii="Arial" w:hAnsi="Arial" w:cs="Arial"/>
          <w:sz w:val="22"/>
        </w:rPr>
        <w:t>The listeners will</w:t>
      </w:r>
      <w:r w:rsidR="00B3753F" w:rsidRPr="00A568C0">
        <w:rPr>
          <w:rFonts w:ascii="Arial" w:hAnsi="Arial" w:cs="Arial"/>
          <w:sz w:val="22"/>
        </w:rPr>
        <w:t xml:space="preserve"> </w:t>
      </w:r>
      <w:r w:rsidR="00E705B4">
        <w:rPr>
          <w:rFonts w:ascii="Arial" w:hAnsi="Arial" w:cs="Arial"/>
          <w:sz w:val="22"/>
        </w:rPr>
        <w:t>treat their enemies</w:t>
      </w:r>
      <w:r w:rsidR="006A5239">
        <w:rPr>
          <w:rFonts w:ascii="Arial" w:hAnsi="Arial" w:cs="Arial"/>
          <w:sz w:val="22"/>
        </w:rPr>
        <w:t xml:space="preserve"> </w:t>
      </w:r>
      <w:r w:rsidR="00E705B4">
        <w:rPr>
          <w:rFonts w:ascii="Arial" w:hAnsi="Arial" w:cs="Arial"/>
          <w:sz w:val="22"/>
        </w:rPr>
        <w:t>with love.</w:t>
      </w:r>
    </w:p>
    <w:p w14:paraId="436F26BE" w14:textId="77777777" w:rsidR="00216882" w:rsidRPr="00A568C0" w:rsidRDefault="00216882" w:rsidP="000E6311">
      <w:pPr>
        <w:pStyle w:val="Header"/>
        <w:rPr>
          <w:rFonts w:ascii="Arial" w:hAnsi="Arial" w:cs="Arial"/>
          <w:sz w:val="22"/>
        </w:rPr>
      </w:pPr>
    </w:p>
    <w:p w14:paraId="1A2E3219" w14:textId="7698522D" w:rsidR="00216882" w:rsidRPr="00A568C0" w:rsidRDefault="00216882" w:rsidP="00ED1288">
      <w:pPr>
        <w:jc w:val="left"/>
        <w:rPr>
          <w:rFonts w:ascii="Arial" w:hAnsi="Arial" w:cs="Arial"/>
          <w:sz w:val="22"/>
        </w:rPr>
      </w:pPr>
      <w:r w:rsidRPr="00A568C0">
        <w:rPr>
          <w:rFonts w:ascii="Arial" w:hAnsi="Arial" w:cs="Arial"/>
          <w:b/>
          <w:sz w:val="22"/>
          <w:u w:val="single"/>
        </w:rPr>
        <w:t>Sermon Outline</w:t>
      </w:r>
      <w:r w:rsidRPr="00A568C0">
        <w:rPr>
          <w:rFonts w:ascii="Arial" w:hAnsi="Arial" w:cs="Arial"/>
          <w:sz w:val="22"/>
        </w:rPr>
        <w:t xml:space="preserve"> (</w:t>
      </w:r>
      <w:r w:rsidR="00782673">
        <w:rPr>
          <w:rFonts w:ascii="Arial" w:hAnsi="Arial" w:cs="Arial"/>
          <w:sz w:val="22"/>
        </w:rPr>
        <w:t>Cyclical</w:t>
      </w:r>
      <w:r w:rsidR="00782673" w:rsidRPr="00A568C0">
        <w:rPr>
          <w:rFonts w:ascii="Arial" w:hAnsi="Arial" w:cs="Arial"/>
          <w:sz w:val="22"/>
        </w:rPr>
        <w:t xml:space="preserve"> </w:t>
      </w:r>
      <w:r w:rsidRPr="00A568C0">
        <w:rPr>
          <w:rFonts w:ascii="Arial" w:hAnsi="Arial" w:cs="Arial"/>
          <w:sz w:val="22"/>
        </w:rPr>
        <w:t>inductive form)—Steps 5-6</w:t>
      </w:r>
    </w:p>
    <w:p w14:paraId="7944B235" w14:textId="77777777" w:rsidR="00216882" w:rsidRPr="00A568C0" w:rsidRDefault="00216882" w:rsidP="00ED1288">
      <w:pPr>
        <w:pStyle w:val="Heading1"/>
      </w:pPr>
      <w:r w:rsidRPr="00A568C0">
        <w:t>Introduction</w:t>
      </w:r>
    </w:p>
    <w:p w14:paraId="5B75A63F" w14:textId="30EEE08A" w:rsidR="0049210B" w:rsidRPr="00A568C0" w:rsidRDefault="0049210B" w:rsidP="006048A8">
      <w:pPr>
        <w:pStyle w:val="Heading3"/>
      </w:pPr>
      <w:r w:rsidRPr="00A568C0">
        <w:rPr>
          <w:u w:val="single"/>
        </w:rPr>
        <w:t>Interest</w:t>
      </w:r>
      <w:r w:rsidRPr="00A568C0">
        <w:t xml:space="preserve">: </w:t>
      </w:r>
      <w:r w:rsidR="007E49AB">
        <w:t>People around the world celebrated when they heard of the death of Osama bin Laden. The death of the person who caused so many other peoples’ deaths seemed to justify that celebration.</w:t>
      </w:r>
    </w:p>
    <w:p w14:paraId="45DA6CDD" w14:textId="1F485F1C" w:rsidR="0049210B" w:rsidRPr="007E49AB" w:rsidRDefault="0049210B" w:rsidP="006048A8">
      <w:pPr>
        <w:pStyle w:val="Heading3"/>
      </w:pPr>
      <w:r w:rsidRPr="00A568C0">
        <w:rPr>
          <w:u w:val="single"/>
        </w:rPr>
        <w:t>Need</w:t>
      </w:r>
      <w:r w:rsidRPr="00A568C0">
        <w:t xml:space="preserve">: </w:t>
      </w:r>
      <w:r w:rsidR="007E49AB">
        <w:t>Do you have enemies</w:t>
      </w:r>
      <w:r w:rsidR="00B232DF">
        <w:t xml:space="preserve">, or </w:t>
      </w:r>
      <w:r w:rsidR="007E49AB">
        <w:t>people you don’t really like? Do you celebrate their misfortune</w:t>
      </w:r>
      <w:r w:rsidR="00437CFF">
        <w:t xml:space="preserve"> when you hear something bad has happened to</w:t>
      </w:r>
      <w:r w:rsidR="00E01555">
        <w:t xml:space="preserve"> people who have treated you badly</w:t>
      </w:r>
      <w:r w:rsidR="007E49AB">
        <w:t>?</w:t>
      </w:r>
    </w:p>
    <w:p w14:paraId="678F33F9" w14:textId="3070E42E" w:rsidR="0049210B" w:rsidRPr="00A568C0" w:rsidRDefault="0049210B" w:rsidP="006048A8">
      <w:pPr>
        <w:pStyle w:val="Heading3"/>
      </w:pPr>
      <w:r w:rsidRPr="00A568C0">
        <w:rPr>
          <w:u w:val="single"/>
        </w:rPr>
        <w:t>Subject</w:t>
      </w:r>
      <w:r w:rsidRPr="00A568C0">
        <w:t xml:space="preserve">: </w:t>
      </w:r>
      <w:r w:rsidR="007E49AB">
        <w:t>Today, I’ll show you how God wants you to treat your enemies when you hear of their misfortune.</w:t>
      </w:r>
    </w:p>
    <w:p w14:paraId="7BC9C18D" w14:textId="48F09DC1" w:rsidR="0049210B" w:rsidRPr="00A568C0" w:rsidRDefault="0049210B" w:rsidP="006048A8">
      <w:pPr>
        <w:pStyle w:val="Heading3"/>
      </w:pPr>
      <w:r w:rsidRPr="00A568C0">
        <w:rPr>
          <w:u w:val="single"/>
        </w:rPr>
        <w:t>Background</w:t>
      </w:r>
      <w:r w:rsidRPr="00A568C0">
        <w:t xml:space="preserve">: </w:t>
      </w:r>
      <w:r w:rsidR="00437CFF">
        <w:t>Saul was intent on killing David</w:t>
      </w:r>
      <w:r w:rsidR="007E49AB">
        <w:t>. Still, David remained faithful to his king, he refused to “raise his hand against God’s anointed.”</w:t>
      </w:r>
      <w:r w:rsidR="003902CC">
        <w:t xml:space="preserve"> Now, David hears news of Saul’s death. Instead of celebrating his ascension to the throne, David mourns the death of his enemy.</w:t>
      </w:r>
    </w:p>
    <w:p w14:paraId="06134639" w14:textId="0778A9DD" w:rsidR="0049210B" w:rsidRPr="00A568C0" w:rsidRDefault="0049210B" w:rsidP="006048A8">
      <w:pPr>
        <w:pStyle w:val="Heading3"/>
      </w:pPr>
      <w:r w:rsidRPr="00A568C0">
        <w:rPr>
          <w:u w:val="single"/>
        </w:rPr>
        <w:t>Preview</w:t>
      </w:r>
      <w:r w:rsidRPr="00A568C0">
        <w:t xml:space="preserve">: </w:t>
      </w:r>
      <w:r w:rsidR="00284A39">
        <w:t xml:space="preserve">I </w:t>
      </w:r>
      <w:r w:rsidR="003902CC">
        <w:t xml:space="preserve">will </w:t>
      </w:r>
      <w:r w:rsidR="00284A39">
        <w:t>show you three ways that God wants you to treat your enemies.</w:t>
      </w:r>
    </w:p>
    <w:p w14:paraId="2C799FE5" w14:textId="1BE53DE2" w:rsidR="0049210B" w:rsidRPr="00A568C0" w:rsidRDefault="0049210B" w:rsidP="006048A8">
      <w:pPr>
        <w:pStyle w:val="Heading3"/>
      </w:pPr>
      <w:r w:rsidRPr="00A568C0">
        <w:rPr>
          <w:u w:val="single"/>
        </w:rPr>
        <w:t>Text</w:t>
      </w:r>
      <w:r w:rsidRPr="00A568C0">
        <w:t xml:space="preserve">: </w:t>
      </w:r>
      <w:r w:rsidR="00284A39">
        <w:t>These three ways are given to us in today’s text, 2 Sam 1 (</w:t>
      </w:r>
      <w:r w:rsidR="00284A39" w:rsidRPr="00284A39">
        <w:rPr>
          <w:u w:val="single"/>
        </w:rPr>
        <w:t>text</w:t>
      </w:r>
      <w:r w:rsidR="00284A39">
        <w:t>). Please turn to 2 Sam 1 and we’ll read from verse 1. 2 Sam 1.</w:t>
      </w:r>
    </w:p>
    <w:p w14:paraId="50F7EDF4" w14:textId="77777777" w:rsidR="00833445" w:rsidRPr="00A568C0" w:rsidRDefault="00833445" w:rsidP="00ED1288">
      <w:pPr>
        <w:jc w:val="left"/>
        <w:rPr>
          <w:rFonts w:ascii="Arial" w:hAnsi="Arial" w:cs="Arial"/>
          <w:sz w:val="22"/>
        </w:rPr>
      </w:pPr>
    </w:p>
    <w:p w14:paraId="52709AB5" w14:textId="1BFC0E13" w:rsidR="000E6311" w:rsidRPr="00A568C0" w:rsidRDefault="000E6311" w:rsidP="00ED1288">
      <w:pPr>
        <w:jc w:val="left"/>
        <w:rPr>
          <w:rFonts w:ascii="Arial" w:hAnsi="Arial" w:cs="Arial"/>
          <w:sz w:val="22"/>
        </w:rPr>
      </w:pPr>
      <w:r w:rsidRPr="00A568C0">
        <w:rPr>
          <w:rFonts w:ascii="Arial" w:hAnsi="Arial" w:cs="Arial"/>
          <w:sz w:val="22"/>
        </w:rPr>
        <w:t>(</w:t>
      </w:r>
      <w:r w:rsidR="00B232DF">
        <w:rPr>
          <w:rFonts w:ascii="Arial" w:hAnsi="Arial" w:cs="Arial"/>
          <w:sz w:val="22"/>
        </w:rPr>
        <w:t>Now, the first way God wants you to treat your enemies is to..</w:t>
      </w:r>
      <w:r w:rsidRPr="00A568C0">
        <w:rPr>
          <w:rFonts w:ascii="Arial" w:hAnsi="Arial" w:cs="Arial"/>
          <w:sz w:val="22"/>
        </w:rPr>
        <w:t>.)</w:t>
      </w:r>
    </w:p>
    <w:p w14:paraId="44EBEF44" w14:textId="47C4BAEE" w:rsidR="00216882" w:rsidRPr="00A568C0" w:rsidRDefault="00216882" w:rsidP="00ED1288">
      <w:pPr>
        <w:pStyle w:val="Heading1"/>
      </w:pPr>
      <w:r w:rsidRPr="00A568C0">
        <w:t>I.</w:t>
      </w:r>
      <w:r w:rsidRPr="00A568C0">
        <w:tab/>
      </w:r>
      <w:r w:rsidR="00B232DF">
        <w:t>Feel badly about your enemies’ misfortune.</w:t>
      </w:r>
    </w:p>
    <w:p w14:paraId="2A46D18E" w14:textId="1902889B" w:rsidR="000E6311" w:rsidRPr="00A568C0" w:rsidRDefault="00004F7D" w:rsidP="00ED1288">
      <w:pPr>
        <w:jc w:val="left"/>
        <w:rPr>
          <w:rFonts w:ascii="Arial" w:hAnsi="Arial" w:cs="Arial"/>
          <w:sz w:val="22"/>
        </w:rPr>
      </w:pPr>
      <w:r w:rsidRPr="00A568C0">
        <w:rPr>
          <w:rFonts w:ascii="Arial" w:hAnsi="Arial" w:cs="Arial"/>
          <w:sz w:val="22"/>
        </w:rPr>
        <w:t xml:space="preserve">     </w:t>
      </w:r>
      <w:r w:rsidR="000E6311" w:rsidRPr="00A568C0">
        <w:rPr>
          <w:rFonts w:ascii="Arial" w:hAnsi="Arial" w:cs="Arial"/>
          <w:sz w:val="22"/>
        </w:rPr>
        <w:t>[</w:t>
      </w:r>
      <w:r w:rsidR="00B232DF">
        <w:rPr>
          <w:rFonts w:ascii="Arial" w:hAnsi="Arial" w:cs="Arial"/>
          <w:sz w:val="22"/>
        </w:rPr>
        <w:t>You should not celebrate when you know that something bad has happened to your enemy</w:t>
      </w:r>
      <w:r w:rsidR="000E6311" w:rsidRPr="00A568C0">
        <w:rPr>
          <w:rFonts w:ascii="Arial" w:hAnsi="Arial" w:cs="Arial"/>
          <w:sz w:val="22"/>
        </w:rPr>
        <w:t>.]</w:t>
      </w:r>
    </w:p>
    <w:p w14:paraId="79E203DB" w14:textId="126B07E1" w:rsidR="00216882" w:rsidRDefault="004A5FDA" w:rsidP="00ED1288">
      <w:pPr>
        <w:pStyle w:val="Heading2"/>
        <w:rPr>
          <w:rFonts w:cs="Arial"/>
        </w:rPr>
      </w:pPr>
      <w:r>
        <w:rPr>
          <w:rFonts w:cs="Arial"/>
        </w:rPr>
        <w:t>We should not rejoice at our enemies’ misfortune. [</w:t>
      </w:r>
      <w:r w:rsidR="000172AB">
        <w:rPr>
          <w:rFonts w:cs="Arial"/>
        </w:rPr>
        <w:t xml:space="preserve">ILL: </w:t>
      </w:r>
      <w:r>
        <w:rPr>
          <w:rFonts w:cs="Arial"/>
        </w:rPr>
        <w:t>If you find out that the person you don’t like didn’t do very well on his assignment, don’t rejoice.]</w:t>
      </w:r>
    </w:p>
    <w:p w14:paraId="148306F3" w14:textId="151DEF9F" w:rsidR="00833445" w:rsidRPr="003E045D" w:rsidRDefault="005D71E2" w:rsidP="003E045D">
      <w:pPr>
        <w:pStyle w:val="Heading2"/>
      </w:pPr>
      <w:r w:rsidRPr="003E045D">
        <w:rPr>
          <w:rFonts w:cs="Arial"/>
        </w:rPr>
        <w:t>David mourned the death of Saul, the person who wanted to murder him on more than a few occasions</w:t>
      </w:r>
      <w:r w:rsidR="00806559">
        <w:rPr>
          <w:rFonts w:cs="Arial"/>
        </w:rPr>
        <w:t xml:space="preserve"> (</w:t>
      </w:r>
      <w:r w:rsidR="00E01555">
        <w:rPr>
          <w:rFonts w:cs="Arial"/>
          <w:u w:val="single"/>
        </w:rPr>
        <w:t>1 Sam 18:10-11; 19:1; 19:</w:t>
      </w:r>
      <w:r w:rsidR="008747DC">
        <w:rPr>
          <w:rFonts w:cs="Arial"/>
          <w:u w:val="single"/>
        </w:rPr>
        <w:t>8-10; 19:11; 23:25-28</w:t>
      </w:r>
      <w:r w:rsidR="00806559">
        <w:rPr>
          <w:rFonts w:cs="Arial"/>
        </w:rPr>
        <w:t>)</w:t>
      </w:r>
      <w:r w:rsidRPr="003E045D">
        <w:rPr>
          <w:rFonts w:cs="Arial"/>
        </w:rPr>
        <w:t>.</w:t>
      </w:r>
    </w:p>
    <w:p w14:paraId="231102B5" w14:textId="77777777" w:rsidR="00437CFF" w:rsidRPr="00437CFF" w:rsidRDefault="00437CFF" w:rsidP="00437CFF"/>
    <w:p w14:paraId="01AE5F17" w14:textId="51F43572" w:rsidR="000E6311" w:rsidRPr="00A568C0" w:rsidRDefault="000E6311" w:rsidP="00ED1288">
      <w:pPr>
        <w:jc w:val="left"/>
        <w:rPr>
          <w:rFonts w:ascii="Arial" w:hAnsi="Arial" w:cs="Arial"/>
          <w:sz w:val="22"/>
        </w:rPr>
      </w:pPr>
      <w:r w:rsidRPr="00A568C0">
        <w:rPr>
          <w:rFonts w:ascii="Arial" w:hAnsi="Arial" w:cs="Arial"/>
          <w:sz w:val="22"/>
        </w:rPr>
        <w:t>(</w:t>
      </w:r>
      <w:r w:rsidR="005D71E2">
        <w:rPr>
          <w:rFonts w:ascii="Arial" w:hAnsi="Arial" w:cs="Arial"/>
          <w:sz w:val="22"/>
        </w:rPr>
        <w:t>The second way God wants you treat your enemies is to..</w:t>
      </w:r>
      <w:r w:rsidRPr="00A568C0">
        <w:rPr>
          <w:rFonts w:ascii="Arial" w:hAnsi="Arial" w:cs="Arial"/>
          <w:sz w:val="22"/>
        </w:rPr>
        <w:t>.)</w:t>
      </w:r>
    </w:p>
    <w:p w14:paraId="19829B6C" w14:textId="2F2FE7E1" w:rsidR="00216882" w:rsidRPr="00A568C0" w:rsidRDefault="00216882" w:rsidP="00ED1288">
      <w:pPr>
        <w:pStyle w:val="Heading1"/>
      </w:pPr>
      <w:r w:rsidRPr="00A568C0">
        <w:t>II.</w:t>
      </w:r>
      <w:r w:rsidRPr="00A568C0">
        <w:tab/>
      </w:r>
      <w:r w:rsidR="005D71E2">
        <w:t>Treat the enemy of your enemy as a backstabber.</w:t>
      </w:r>
    </w:p>
    <w:p w14:paraId="42913C34" w14:textId="717335A0" w:rsidR="000E6311" w:rsidRPr="00A568C0" w:rsidRDefault="00004F7D" w:rsidP="00ED1288">
      <w:pPr>
        <w:jc w:val="left"/>
        <w:rPr>
          <w:rFonts w:ascii="Arial" w:hAnsi="Arial" w:cs="Arial"/>
          <w:sz w:val="22"/>
        </w:rPr>
      </w:pPr>
      <w:r w:rsidRPr="00A568C0">
        <w:rPr>
          <w:rFonts w:ascii="Arial" w:hAnsi="Arial" w:cs="Arial"/>
          <w:sz w:val="22"/>
        </w:rPr>
        <w:t xml:space="preserve">       </w:t>
      </w:r>
      <w:r w:rsidR="000E6311" w:rsidRPr="00A568C0">
        <w:rPr>
          <w:rFonts w:ascii="Arial" w:hAnsi="Arial" w:cs="Arial"/>
          <w:sz w:val="22"/>
        </w:rPr>
        <w:t>[</w:t>
      </w:r>
      <w:r w:rsidR="005D71E2">
        <w:rPr>
          <w:rFonts w:ascii="Arial" w:hAnsi="Arial" w:cs="Arial"/>
          <w:sz w:val="22"/>
        </w:rPr>
        <w:t xml:space="preserve">The enemy of your enemy is </w:t>
      </w:r>
      <w:r w:rsidR="005D71E2" w:rsidRPr="005D71E2">
        <w:rPr>
          <w:rFonts w:ascii="Arial" w:hAnsi="Arial" w:cs="Arial"/>
          <w:i/>
          <w:iCs/>
          <w:sz w:val="22"/>
        </w:rPr>
        <w:t>not</w:t>
      </w:r>
      <w:r w:rsidR="005D71E2">
        <w:rPr>
          <w:rFonts w:ascii="Arial" w:hAnsi="Arial" w:cs="Arial"/>
          <w:sz w:val="22"/>
        </w:rPr>
        <w:t xml:space="preserve"> your friend</w:t>
      </w:r>
      <w:r w:rsidR="000E6311" w:rsidRPr="00A568C0">
        <w:rPr>
          <w:rFonts w:ascii="Arial" w:hAnsi="Arial" w:cs="Arial"/>
          <w:sz w:val="22"/>
        </w:rPr>
        <w:t>.]</w:t>
      </w:r>
    </w:p>
    <w:p w14:paraId="58BF69AF" w14:textId="115A6858" w:rsidR="00216882" w:rsidRDefault="005D71E2" w:rsidP="00ED1288">
      <w:pPr>
        <w:pStyle w:val="Heading2"/>
        <w:rPr>
          <w:rFonts w:cs="Arial"/>
        </w:rPr>
      </w:pPr>
      <w:r>
        <w:rPr>
          <w:rFonts w:cs="Arial"/>
        </w:rPr>
        <w:t xml:space="preserve">There’s a saying “the enemy of my enemy is my friend”, but that’s not how God wants our attitude to be towards our enemies. </w:t>
      </w:r>
      <w:r w:rsidR="000172AB">
        <w:rPr>
          <w:rFonts w:cs="Arial"/>
        </w:rPr>
        <w:t>[ILL: A “friend” may claim to be the enemy of your enemy, but in reality</w:t>
      </w:r>
      <w:r w:rsidR="00A33002">
        <w:rPr>
          <w:rFonts w:cs="Arial"/>
        </w:rPr>
        <w:t>,</w:t>
      </w:r>
      <w:r w:rsidR="000172AB">
        <w:rPr>
          <w:rFonts w:cs="Arial"/>
        </w:rPr>
        <w:t xml:space="preserve"> is setting a trap for you to speak ill of him.]</w:t>
      </w:r>
    </w:p>
    <w:p w14:paraId="424653C3" w14:textId="0707BBED" w:rsidR="00216882" w:rsidRPr="003E045D" w:rsidRDefault="005D71E2" w:rsidP="003E045D">
      <w:pPr>
        <w:pStyle w:val="Heading2"/>
      </w:pPr>
      <w:r w:rsidRPr="003E045D">
        <w:rPr>
          <w:rFonts w:cs="Arial"/>
        </w:rPr>
        <w:t>The Amalekite thought he was doing David a favour, but David saw through him and had him executed.</w:t>
      </w:r>
    </w:p>
    <w:p w14:paraId="1F083CFA" w14:textId="77777777" w:rsidR="00833445" w:rsidRPr="00A568C0" w:rsidRDefault="00833445" w:rsidP="00ED1288">
      <w:pPr>
        <w:jc w:val="left"/>
        <w:rPr>
          <w:rFonts w:ascii="Arial" w:hAnsi="Arial" w:cs="Arial"/>
          <w:sz w:val="22"/>
        </w:rPr>
      </w:pPr>
    </w:p>
    <w:p w14:paraId="19BE4D36" w14:textId="51E0CCA1" w:rsidR="00437CFF" w:rsidRPr="00A568C0" w:rsidRDefault="000E6311" w:rsidP="00437CFF">
      <w:pPr>
        <w:jc w:val="left"/>
        <w:rPr>
          <w:rFonts w:ascii="Arial" w:hAnsi="Arial" w:cs="Arial"/>
          <w:sz w:val="22"/>
        </w:rPr>
      </w:pPr>
      <w:r w:rsidRPr="00A568C0">
        <w:rPr>
          <w:rFonts w:ascii="Arial" w:hAnsi="Arial" w:cs="Arial"/>
          <w:sz w:val="22"/>
        </w:rPr>
        <w:t>(</w:t>
      </w:r>
      <w:r w:rsidR="005D71E2">
        <w:rPr>
          <w:rFonts w:ascii="Arial" w:hAnsi="Arial" w:cs="Arial"/>
          <w:sz w:val="22"/>
        </w:rPr>
        <w:t>The third way God wants you to treat your enemies is..</w:t>
      </w:r>
      <w:r w:rsidRPr="00A568C0">
        <w:rPr>
          <w:rFonts w:ascii="Arial" w:hAnsi="Arial" w:cs="Arial"/>
          <w:sz w:val="22"/>
        </w:rPr>
        <w:t>.)</w:t>
      </w:r>
    </w:p>
    <w:p w14:paraId="28CB7FAF" w14:textId="6BC0EDC6" w:rsidR="00216882" w:rsidRPr="00A568C0" w:rsidRDefault="00216882" w:rsidP="00ED1288">
      <w:pPr>
        <w:pStyle w:val="Heading1"/>
      </w:pPr>
      <w:r w:rsidRPr="00A568C0">
        <w:t>III.</w:t>
      </w:r>
      <w:r w:rsidRPr="00A568C0">
        <w:tab/>
      </w:r>
      <w:r w:rsidR="005D71E2">
        <w:t>Speak well of the people you dislike.</w:t>
      </w:r>
    </w:p>
    <w:p w14:paraId="21EE14EC" w14:textId="77003501" w:rsidR="000E6311" w:rsidRPr="00A568C0" w:rsidRDefault="00004F7D" w:rsidP="00ED1288">
      <w:pPr>
        <w:jc w:val="left"/>
        <w:rPr>
          <w:rFonts w:ascii="Arial" w:hAnsi="Arial" w:cs="Arial"/>
          <w:sz w:val="22"/>
        </w:rPr>
      </w:pPr>
      <w:r w:rsidRPr="00A568C0">
        <w:rPr>
          <w:rFonts w:ascii="Arial" w:hAnsi="Arial" w:cs="Arial"/>
          <w:sz w:val="22"/>
        </w:rPr>
        <w:t xml:space="preserve">      </w:t>
      </w:r>
      <w:r w:rsidR="000E6311" w:rsidRPr="00A568C0">
        <w:rPr>
          <w:rFonts w:ascii="Arial" w:hAnsi="Arial" w:cs="Arial"/>
          <w:sz w:val="22"/>
        </w:rPr>
        <w:t>[</w:t>
      </w:r>
      <w:r w:rsidR="005D71E2">
        <w:rPr>
          <w:rFonts w:ascii="Arial" w:hAnsi="Arial" w:cs="Arial"/>
          <w:sz w:val="22"/>
        </w:rPr>
        <w:t>God wants you to praise your enemies</w:t>
      </w:r>
      <w:r w:rsidR="000E6311" w:rsidRPr="00A568C0">
        <w:rPr>
          <w:rFonts w:ascii="Arial" w:hAnsi="Arial" w:cs="Arial"/>
          <w:sz w:val="22"/>
        </w:rPr>
        <w:t>.]</w:t>
      </w:r>
    </w:p>
    <w:p w14:paraId="762CA2F9" w14:textId="5910BC87" w:rsidR="00216882" w:rsidRDefault="00473972" w:rsidP="00A33002">
      <w:pPr>
        <w:pStyle w:val="Heading2"/>
        <w:rPr>
          <w:rFonts w:cs="Arial"/>
        </w:rPr>
      </w:pPr>
      <w:r>
        <w:rPr>
          <w:rFonts w:cs="Arial"/>
        </w:rPr>
        <w:t xml:space="preserve">Do not speak ill of </w:t>
      </w:r>
      <w:r w:rsidR="000172AB">
        <w:rPr>
          <w:rFonts w:cs="Arial"/>
        </w:rPr>
        <w:t>your enemies, whether they be alive or dead</w:t>
      </w:r>
      <w:r>
        <w:rPr>
          <w:rFonts w:cs="Arial"/>
        </w:rPr>
        <w:t xml:space="preserve">. </w:t>
      </w:r>
      <w:r w:rsidR="000172AB">
        <w:rPr>
          <w:rFonts w:cs="Arial"/>
        </w:rPr>
        <w:t>[ILL: When you speak well of those who have hurt you, it shows how much love you have for them.</w:t>
      </w:r>
      <w:r w:rsidR="00A33002">
        <w:rPr>
          <w:rFonts w:cs="Arial"/>
        </w:rPr>
        <w:t>]</w:t>
      </w:r>
    </w:p>
    <w:p w14:paraId="07AE649E" w14:textId="77777777" w:rsidR="008747DC" w:rsidRDefault="009C1D36" w:rsidP="00A33002">
      <w:pPr>
        <w:pStyle w:val="Heading2"/>
        <w:rPr>
          <w:rFonts w:cs="Arial"/>
        </w:rPr>
      </w:pPr>
      <w:r>
        <w:rPr>
          <w:rFonts w:cs="Arial"/>
        </w:rPr>
        <w:lastRenderedPageBreak/>
        <w:t>David praised Saul</w:t>
      </w:r>
      <w:r w:rsidR="008747DC">
        <w:rPr>
          <w:rFonts w:cs="Arial"/>
        </w:rPr>
        <w:t>.</w:t>
      </w:r>
    </w:p>
    <w:p w14:paraId="721D5A23" w14:textId="36757FF4" w:rsidR="009C1D36" w:rsidRPr="003E045D" w:rsidRDefault="008747DC" w:rsidP="006048A8">
      <w:pPr>
        <w:pStyle w:val="Heading3"/>
      </w:pPr>
      <w:r w:rsidRPr="000A35B7">
        <w:t>Despite the fac</w:t>
      </w:r>
      <w:r w:rsidRPr="00AD3FCD">
        <w:t xml:space="preserve">t that Saul wanted to kill David, David still had great respect </w:t>
      </w:r>
      <w:r w:rsidRPr="00A61274">
        <w:t>for the king of Israel. In David’s mind, Saul was placed there by God, and so was deserving of that respect.</w:t>
      </w:r>
      <w:r w:rsidRPr="003E045D">
        <w:t xml:space="preserve"> Rather than to speak ill of the dead, David praised God and made it known that Israel had lost a king.</w:t>
      </w:r>
    </w:p>
    <w:p w14:paraId="29751109" w14:textId="77777777" w:rsidR="00833445" w:rsidRPr="00A568C0" w:rsidRDefault="00833445" w:rsidP="00ED1288">
      <w:pPr>
        <w:jc w:val="left"/>
        <w:rPr>
          <w:rFonts w:ascii="Arial" w:hAnsi="Arial" w:cs="Arial"/>
          <w:sz w:val="22"/>
        </w:rPr>
      </w:pPr>
    </w:p>
    <w:p w14:paraId="0B1B5360" w14:textId="76C2DA07" w:rsidR="000E6311" w:rsidRPr="00A568C0" w:rsidRDefault="000E6311" w:rsidP="00ED1288">
      <w:pPr>
        <w:jc w:val="left"/>
        <w:rPr>
          <w:rFonts w:ascii="Arial" w:hAnsi="Arial" w:cs="Arial"/>
          <w:sz w:val="22"/>
        </w:rPr>
      </w:pPr>
      <w:r w:rsidRPr="00A568C0">
        <w:rPr>
          <w:rFonts w:ascii="Arial" w:hAnsi="Arial" w:cs="Arial"/>
          <w:sz w:val="22"/>
        </w:rPr>
        <w:t>(</w:t>
      </w:r>
      <w:r w:rsidR="00A33002">
        <w:rPr>
          <w:rFonts w:ascii="Arial" w:hAnsi="Arial" w:cs="Arial"/>
          <w:sz w:val="22"/>
        </w:rPr>
        <w:t>So, why would God want you to treat your enemies in those three ways? Because..</w:t>
      </w:r>
      <w:r w:rsidRPr="00A568C0">
        <w:rPr>
          <w:rFonts w:ascii="Arial" w:hAnsi="Arial" w:cs="Arial"/>
          <w:sz w:val="22"/>
        </w:rPr>
        <w:t>.)</w:t>
      </w:r>
    </w:p>
    <w:p w14:paraId="325A39D5" w14:textId="77777777" w:rsidR="00216882" w:rsidRPr="00A568C0" w:rsidRDefault="00216882" w:rsidP="00ED1288">
      <w:pPr>
        <w:pStyle w:val="Heading1"/>
      </w:pPr>
      <w:r w:rsidRPr="00A568C0">
        <w:t>Conclusion</w:t>
      </w:r>
    </w:p>
    <w:p w14:paraId="4A695D72" w14:textId="511502A7" w:rsidR="00216882" w:rsidRPr="00A568C0" w:rsidRDefault="00A33002" w:rsidP="006048A8">
      <w:pPr>
        <w:pStyle w:val="Heading3"/>
      </w:pPr>
      <w:r>
        <w:t>God wants us to show love to our enemies [MI]. The way we should treat our enemies is to show love to them [Restated MI]</w:t>
      </w:r>
      <w:r w:rsidR="00216882" w:rsidRPr="00A568C0">
        <w:t>.</w:t>
      </w:r>
    </w:p>
    <w:p w14:paraId="4732B9AD" w14:textId="05076962" w:rsidR="00216882" w:rsidRDefault="00A33002" w:rsidP="006048A8">
      <w:pPr>
        <w:pStyle w:val="Heading3"/>
      </w:pPr>
      <w:r>
        <w:t>Feel badly about your enemies’ misfortune [MPI].</w:t>
      </w:r>
    </w:p>
    <w:p w14:paraId="08627E0A" w14:textId="3A6A3E76" w:rsidR="00A33002" w:rsidRDefault="00A33002" w:rsidP="006048A8">
      <w:pPr>
        <w:pStyle w:val="Heading3"/>
      </w:pPr>
      <w:r>
        <w:t>Treat the enemy of your enemy as a backstabber [MPII].</w:t>
      </w:r>
    </w:p>
    <w:p w14:paraId="18EAFCCD" w14:textId="26E8D852" w:rsidR="00A33002" w:rsidRPr="00A568C0" w:rsidRDefault="00A33002" w:rsidP="006048A8">
      <w:pPr>
        <w:pStyle w:val="Heading3"/>
      </w:pPr>
      <w:r>
        <w:t>Speak well of the people you dislike [MPIII].</w:t>
      </w:r>
    </w:p>
    <w:p w14:paraId="000A04D5" w14:textId="3F65A788" w:rsidR="00216882" w:rsidRPr="00A568C0" w:rsidRDefault="00216882" w:rsidP="006048A8">
      <w:pPr>
        <w:pStyle w:val="Heading3"/>
      </w:pPr>
      <w:r w:rsidRPr="00A568C0">
        <w:t>Exhortation</w:t>
      </w:r>
      <w:r w:rsidR="00A33002">
        <w:t xml:space="preserve">: </w:t>
      </w:r>
      <w:r w:rsidR="003457BA">
        <w:t>(</w:t>
      </w:r>
      <w:r w:rsidR="003457BA" w:rsidRPr="003457BA">
        <w:rPr>
          <w:u w:val="single"/>
        </w:rPr>
        <w:t>Matt 5:43-45</w:t>
      </w:r>
      <w:r w:rsidR="003457BA">
        <w:t>). Jesus tells us to love our enemies and pray for those who hate us. [ILL: In the COVID-19 situation, people blame Christians for not being socially responsible by going to church. Then they get the virus. Don’t rejoice at that. Pray for them.]</w:t>
      </w:r>
      <w:r w:rsidR="00576AA2">
        <w:t xml:space="preserve"> [ILL: There will also be those who will mock you and despise you just for being a Christian. Don’t hate them back. Don’t rejoice when bad things happen to them. Love them as Jesus has told us to do.]</w:t>
      </w:r>
    </w:p>
    <w:p w14:paraId="1B6810D6" w14:textId="77777777" w:rsidR="00203B7F" w:rsidRPr="00A568C0" w:rsidRDefault="00203B7F" w:rsidP="00203B7F">
      <w:pPr>
        <w:tabs>
          <w:tab w:val="left" w:pos="4140"/>
        </w:tabs>
        <w:ind w:left="1800" w:hanging="450"/>
        <w:rPr>
          <w:rFonts w:ascii="Arial" w:hAnsi="Arial" w:cs="Arial"/>
          <w:sz w:val="22"/>
        </w:rPr>
      </w:pPr>
    </w:p>
    <w:p w14:paraId="025A90BA" w14:textId="77777777" w:rsidR="00203B7F" w:rsidRPr="00A568C0" w:rsidRDefault="00203B7F" w:rsidP="00203B7F">
      <w:pPr>
        <w:tabs>
          <w:tab w:val="left" w:pos="7960"/>
        </w:tabs>
        <w:ind w:right="-10"/>
        <w:rPr>
          <w:rFonts w:ascii="Arial" w:hAnsi="Arial" w:cs="Arial"/>
          <w:sz w:val="22"/>
        </w:rPr>
        <w:sectPr w:rsidR="00203B7F" w:rsidRPr="00A568C0" w:rsidSect="000B1D54">
          <w:headerReference w:type="even" r:id="rId7"/>
          <w:headerReference w:type="default" r:id="rId8"/>
          <w:pgSz w:w="11880" w:h="16820"/>
          <w:pgMar w:top="720" w:right="630" w:bottom="720" w:left="1240" w:header="720" w:footer="720" w:gutter="0"/>
          <w:cols w:space="720"/>
          <w:noEndnote/>
          <w:titlePg/>
        </w:sectPr>
      </w:pPr>
    </w:p>
    <w:p w14:paraId="676EEC69" w14:textId="00542A63" w:rsidR="00DA2298" w:rsidRPr="00A568C0" w:rsidRDefault="0009246A" w:rsidP="00DA2298">
      <w:pPr>
        <w:tabs>
          <w:tab w:val="right" w:pos="9356"/>
        </w:tabs>
        <w:jc w:val="left"/>
        <w:rPr>
          <w:rFonts w:ascii="Arial" w:hAnsi="Arial" w:cs="Arial"/>
          <w:lang w:eastAsia="zh-CN"/>
        </w:rPr>
      </w:pPr>
      <w:r>
        <w:rPr>
          <w:noProof/>
          <w:sz w:val="28"/>
        </w:rPr>
        <w:lastRenderedPageBreak/>
        <mc:AlternateContent>
          <mc:Choice Requires="wps">
            <w:drawing>
              <wp:anchor distT="0" distB="0" distL="114300" distR="114300" simplePos="0" relativeHeight="251658240" behindDoc="0" locked="0" layoutInCell="1" allowOverlap="1" wp14:anchorId="2BA20615" wp14:editId="26CC8EAA">
                <wp:simplePos x="0" y="0"/>
                <wp:positionH relativeFrom="column">
                  <wp:posOffset>4749800</wp:posOffset>
                </wp:positionH>
                <wp:positionV relativeFrom="paragraph">
                  <wp:posOffset>514350</wp:posOffset>
                </wp:positionV>
                <wp:extent cx="1485900" cy="754380"/>
                <wp:effectExtent l="0" t="0" r="0" b="0"/>
                <wp:wrapTight wrapText="bothSides">
                  <wp:wrapPolygon edited="0">
                    <wp:start x="923" y="1818"/>
                    <wp:lineTo x="923" y="19636"/>
                    <wp:lineTo x="20492" y="19636"/>
                    <wp:lineTo x="20492" y="1818"/>
                    <wp:lineTo x="923" y="1818"/>
                  </wp:wrapPolygon>
                </wp:wrapTight>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75438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A5FF753" w14:textId="77777777" w:rsidR="00DA2298" w:rsidRPr="00DA2298" w:rsidRDefault="00DA2298" w:rsidP="00DA2298">
                            <w:pPr>
                              <w:jc w:val="right"/>
                              <w:rPr>
                                <w:rFonts w:ascii="Arial" w:hAnsi="Arial" w:cs="Arial"/>
                                <w:b/>
                              </w:rPr>
                            </w:pPr>
                            <w:r w:rsidRPr="00DA2298">
                              <w:rPr>
                                <w:rFonts w:ascii="Arial" w:hAnsi="Arial" w:cs="Arial"/>
                                <w:b/>
                              </w:rPr>
                              <w:t>Rick Griffith</w:t>
                            </w:r>
                          </w:p>
                          <w:p w14:paraId="2EA002E5" w14:textId="4AFB20BE" w:rsidR="00DA2298" w:rsidRPr="00DA2298" w:rsidRDefault="00DA2298" w:rsidP="00DA2298">
                            <w:pPr>
                              <w:jc w:val="right"/>
                              <w:rPr>
                                <w:rFonts w:ascii="Arial" w:hAnsi="Arial" w:cs="Arial"/>
                              </w:rPr>
                            </w:pPr>
                            <w:r w:rsidRPr="00DA2298">
                              <w:rPr>
                                <w:rFonts w:ascii="Arial" w:hAnsi="Arial" w:cs="Arial"/>
                              </w:rPr>
                              <w:t>20</w:t>
                            </w:r>
                            <w:r w:rsidR="0009246A">
                              <w:rPr>
                                <w:rFonts w:ascii="Arial" w:hAnsi="Arial" w:cs="Arial"/>
                              </w:rPr>
                              <w:t>20</w:t>
                            </w:r>
                          </w:p>
                          <w:p w14:paraId="4B9BD991" w14:textId="77777777" w:rsidR="00DA2298" w:rsidRPr="00DA2298" w:rsidRDefault="00DA2298" w:rsidP="00DA2298">
                            <w:pPr>
                              <w:jc w:val="right"/>
                              <w:rPr>
                                <w:rFonts w:ascii="Arial" w:hAnsi="Arial" w:cs="Arial"/>
                              </w:rPr>
                            </w:pPr>
                            <w:r w:rsidRPr="00DA2298">
                              <w:rPr>
                                <w:rFonts w:ascii="Arial" w:hAnsi="Arial" w:cs="Arial"/>
                              </w:rPr>
                              <w:t>Message of 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A20615" id="_x0000_t202" coordsize="21600,21600" o:spt="202" path="m,l,21600r21600,l21600,xe">
                <v:stroke joinstyle="miter"/>
                <v:path gradientshapeok="t" o:connecttype="rect"/>
              </v:shapetype>
              <v:shape id="Text Box 3" o:spid="_x0000_s1026" type="#_x0000_t202" style="position:absolute;margin-left:374pt;margin-top:40.5pt;width:117pt;height:59.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" filled="f" stroked="f">
                <v:textbox inset=",7.2pt,,7.2pt">
                  <w:txbxContent>
                    <w:p w14:paraId="5A5FF753" w14:textId="77777777" w:rsidR="00DA2298" w:rsidRPr="00DA2298" w:rsidRDefault="00DA2298" w:rsidP="00DA2298">
                      <w:pPr>
                        <w:jc w:val="right"/>
                        <w:rPr>
                          <w:rFonts w:ascii="Arial" w:hAnsi="Arial" w:cs="Arial"/>
                          <w:b/>
                        </w:rPr>
                      </w:pPr>
                      <w:r w:rsidRPr="00DA2298">
                        <w:rPr>
                          <w:rFonts w:ascii="Arial" w:hAnsi="Arial" w:cs="Arial"/>
                          <w:b/>
                        </w:rPr>
                        <w:t>Rick Griffith</w:t>
                      </w:r>
                    </w:p>
                    <w:p w14:paraId="2EA002E5" w14:textId="4AFB20BE" w:rsidR="00DA2298" w:rsidRPr="00DA2298" w:rsidRDefault="00DA2298" w:rsidP="00DA2298">
                      <w:pPr>
                        <w:jc w:val="right"/>
                        <w:rPr>
                          <w:rFonts w:ascii="Arial" w:hAnsi="Arial" w:cs="Arial"/>
                        </w:rPr>
                      </w:pPr>
                      <w:r w:rsidRPr="00DA2298">
                        <w:rPr>
                          <w:rFonts w:ascii="Arial" w:hAnsi="Arial" w:cs="Arial"/>
                        </w:rPr>
                        <w:t>20</w:t>
                      </w:r>
                      <w:r w:rsidR="0009246A">
                        <w:rPr>
                          <w:rFonts w:ascii="Arial" w:hAnsi="Arial" w:cs="Arial"/>
                        </w:rPr>
                        <w:t>20</w:t>
                      </w:r>
                    </w:p>
                    <w:p w14:paraId="4B9BD991" w14:textId="77777777" w:rsidR="00DA2298" w:rsidRPr="00DA2298" w:rsidRDefault="00DA2298" w:rsidP="00DA2298">
                      <w:pPr>
                        <w:jc w:val="right"/>
                        <w:rPr>
                          <w:rFonts w:ascii="Arial" w:hAnsi="Arial" w:cs="Arial"/>
                        </w:rPr>
                      </w:pPr>
                      <w:r w:rsidRPr="00DA2298">
                        <w:rPr>
                          <w:rFonts w:ascii="Arial" w:hAnsi="Arial" w:cs="Arial"/>
                        </w:rPr>
                        <w:t>Message of 17</w:t>
                      </w:r>
                    </w:p>
                  </w:txbxContent>
                </v:textbox>
                <w10:wrap type="tight"/>
              </v:shape>
            </w:pict>
          </mc:Fallback>
        </mc:AlternateContent>
      </w:r>
      <w:r w:rsidR="007654AC">
        <w:rPr>
          <w:rFonts w:ascii="Arial" w:hAnsi="Arial" w:cs="Arial"/>
          <w:b/>
          <w:noProof/>
          <w:sz w:val="36"/>
        </w:rPr>
        <w:drawing>
          <wp:inline distT="0" distB="0" distL="0" distR="0" wp14:anchorId="127E9299" wp14:editId="1CCABB05">
            <wp:extent cx="2120900" cy="1333500"/>
            <wp:effectExtent l="0" t="0" r="12700" b="12700"/>
            <wp:docPr id="1" name="Picture 1" descr="Description: Rick SSD:Users:griffith:Documents:All PPT:DVDs &amp; CDs Burned:DVD 6 TBB-Sermon MSS-Worship Songs:Sermon Manuscripts: OT Poetic:21 Ecclesiastes MSS:Eccl Images:Ecclesiastes Banner Flee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Rick SSD:Users:griffith:Documents:All PPT:DVDs &amp; CDs Burned:DVD 6 TBB-Sermon MSS-Worship Songs:Sermon Manuscripts: OT Poetic:21 Ecclesiastes MSS:Eccl Images:Ecclesiastes Banner Fleetin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0900" cy="1333500"/>
                    </a:xfrm>
                    <a:prstGeom prst="rect">
                      <a:avLst/>
                    </a:prstGeom>
                    <a:noFill/>
                    <a:ln>
                      <a:noFill/>
                    </a:ln>
                  </pic:spPr>
                </pic:pic>
              </a:graphicData>
            </a:graphic>
          </wp:inline>
        </w:drawing>
      </w:r>
      <w:r w:rsidR="007654AC">
        <w:rPr>
          <w:noProof/>
          <w:sz w:val="28"/>
        </w:rPr>
        <w:drawing>
          <wp:anchor distT="0" distB="0" distL="114300" distR="114300" simplePos="0" relativeHeight="251657216" behindDoc="0" locked="0" layoutInCell="1" allowOverlap="1" wp14:anchorId="28757494" wp14:editId="49738A99">
            <wp:simplePos x="0" y="0"/>
            <wp:positionH relativeFrom="column">
              <wp:posOffset>4064635</wp:posOffset>
            </wp:positionH>
            <wp:positionV relativeFrom="paragraph">
              <wp:posOffset>55245</wp:posOffset>
            </wp:positionV>
            <wp:extent cx="2171700" cy="473710"/>
            <wp:effectExtent l="0" t="0" r="12700" b="8890"/>
            <wp:wrapNone/>
            <wp:docPr id="6" name="Picture 2" descr="Description: Description: CIC Logo Horizontal High Re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CIC Logo Horizontal High Resolutio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71700" cy="473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7064DF" w14:textId="77777777" w:rsidR="00DA2298" w:rsidRPr="00A568C0" w:rsidRDefault="00DA2298" w:rsidP="00DA2298">
      <w:pPr>
        <w:tabs>
          <w:tab w:val="center" w:pos="4950"/>
          <w:tab w:val="right" w:pos="9660"/>
        </w:tabs>
        <w:ind w:right="-10"/>
        <w:jc w:val="center"/>
        <w:rPr>
          <w:rFonts w:ascii="Arial" w:hAnsi="Arial" w:cs="Arial"/>
          <w:b/>
          <w:sz w:val="36"/>
          <w:lang w:eastAsia="zh-CN"/>
        </w:rPr>
      </w:pPr>
    </w:p>
    <w:p w14:paraId="63DA78A1" w14:textId="77777777" w:rsidR="00DA2298" w:rsidRPr="00A568C0" w:rsidRDefault="00DA2298" w:rsidP="00DA2298">
      <w:pPr>
        <w:tabs>
          <w:tab w:val="center" w:pos="4950"/>
          <w:tab w:val="right" w:pos="9660"/>
        </w:tabs>
        <w:ind w:right="-10"/>
        <w:jc w:val="center"/>
        <w:rPr>
          <w:rFonts w:ascii="Arial" w:hAnsi="Arial" w:cs="Arial"/>
          <w:b/>
          <w:sz w:val="36"/>
          <w:lang w:eastAsia="zh-CN"/>
        </w:rPr>
      </w:pPr>
      <w:r w:rsidRPr="00A568C0">
        <w:rPr>
          <w:rFonts w:ascii="Arial" w:hAnsi="Arial" w:cs="Arial"/>
          <w:b/>
          <w:sz w:val="36"/>
          <w:lang w:eastAsia="zh-CN"/>
        </w:rPr>
        <w:t>Title</w:t>
      </w:r>
    </w:p>
    <w:p w14:paraId="4F52AC7A" w14:textId="77777777" w:rsidR="00203B7F" w:rsidRPr="00A568C0" w:rsidRDefault="00DA2298" w:rsidP="00DA2298">
      <w:pPr>
        <w:jc w:val="center"/>
        <w:rPr>
          <w:rFonts w:ascii="Arial" w:hAnsi="Arial" w:cs="Arial"/>
          <w:b/>
          <w:i/>
          <w:sz w:val="22"/>
        </w:rPr>
      </w:pPr>
      <w:r w:rsidRPr="00A568C0">
        <w:rPr>
          <w:rFonts w:ascii="Arial" w:hAnsi="Arial" w:cs="Arial"/>
          <w:b/>
          <w:i/>
          <w:lang w:eastAsia="zh-CN"/>
        </w:rPr>
        <w:t>Passage</w:t>
      </w:r>
    </w:p>
    <w:p w14:paraId="31AFA50E" w14:textId="77777777" w:rsidR="00203B7F" w:rsidRPr="00A568C0" w:rsidRDefault="00203B7F" w:rsidP="00ED1288">
      <w:pPr>
        <w:pStyle w:val="Heading1"/>
      </w:pPr>
      <w:r w:rsidRPr="00A568C0">
        <w:t>Introduction</w:t>
      </w:r>
    </w:p>
    <w:p w14:paraId="3A5BD0AB" w14:textId="77777777" w:rsidR="00203B7F" w:rsidRPr="00A568C0" w:rsidRDefault="00203B7F" w:rsidP="00203B7F">
      <w:pPr>
        <w:rPr>
          <w:rFonts w:ascii="Arial" w:hAnsi="Arial" w:cs="Arial"/>
        </w:rPr>
      </w:pPr>
    </w:p>
    <w:p w14:paraId="6F610E01" w14:textId="77777777" w:rsidR="00203B7F" w:rsidRPr="00A568C0" w:rsidRDefault="00203B7F" w:rsidP="00203B7F">
      <w:pPr>
        <w:rPr>
          <w:rFonts w:ascii="Arial" w:hAnsi="Arial" w:cs="Arial"/>
        </w:rPr>
      </w:pPr>
    </w:p>
    <w:p w14:paraId="79632D0D" w14:textId="77777777" w:rsidR="00203B7F" w:rsidRPr="00A568C0" w:rsidRDefault="00203B7F" w:rsidP="00203B7F">
      <w:pPr>
        <w:rPr>
          <w:rFonts w:ascii="Arial" w:hAnsi="Arial" w:cs="Arial"/>
        </w:rPr>
      </w:pPr>
    </w:p>
    <w:p w14:paraId="6CC4531E" w14:textId="77777777" w:rsidR="00203B7F" w:rsidRPr="00A568C0" w:rsidRDefault="00203B7F" w:rsidP="00203B7F">
      <w:pPr>
        <w:rPr>
          <w:rFonts w:ascii="Arial" w:hAnsi="Arial" w:cs="Arial"/>
        </w:rPr>
      </w:pPr>
    </w:p>
    <w:p w14:paraId="42B5886E" w14:textId="77777777" w:rsidR="00203B7F" w:rsidRPr="00A568C0" w:rsidRDefault="00203B7F" w:rsidP="00203B7F">
      <w:pPr>
        <w:rPr>
          <w:rFonts w:ascii="Arial" w:hAnsi="Arial" w:cs="Arial"/>
        </w:rPr>
      </w:pPr>
    </w:p>
    <w:p w14:paraId="493FB868" w14:textId="77777777" w:rsidR="00203B7F" w:rsidRPr="00A568C0" w:rsidRDefault="00203B7F" w:rsidP="00203B7F">
      <w:pPr>
        <w:rPr>
          <w:rFonts w:ascii="Arial" w:hAnsi="Arial" w:cs="Arial"/>
        </w:rPr>
      </w:pPr>
    </w:p>
    <w:p w14:paraId="2C923C75" w14:textId="77777777" w:rsidR="00203B7F" w:rsidRPr="00A568C0" w:rsidRDefault="00203B7F" w:rsidP="00203B7F">
      <w:pPr>
        <w:rPr>
          <w:rFonts w:ascii="Arial" w:hAnsi="Arial" w:cs="Arial"/>
        </w:rPr>
      </w:pPr>
    </w:p>
    <w:p w14:paraId="012623B5" w14:textId="77777777" w:rsidR="00203B7F" w:rsidRPr="00A568C0" w:rsidRDefault="00203B7F" w:rsidP="00203B7F">
      <w:pPr>
        <w:rPr>
          <w:rFonts w:ascii="Arial" w:hAnsi="Arial" w:cs="Arial"/>
        </w:rPr>
      </w:pPr>
    </w:p>
    <w:p w14:paraId="2F348A02" w14:textId="77777777" w:rsidR="00203B7F" w:rsidRPr="00A568C0" w:rsidRDefault="00203B7F" w:rsidP="00203B7F">
      <w:pPr>
        <w:rPr>
          <w:rFonts w:ascii="Arial" w:hAnsi="Arial" w:cs="Arial"/>
        </w:rPr>
      </w:pPr>
    </w:p>
    <w:p w14:paraId="0D9F2B7F" w14:textId="77777777" w:rsidR="00203B7F" w:rsidRPr="00A568C0" w:rsidRDefault="00203B7F" w:rsidP="00203B7F">
      <w:pPr>
        <w:ind w:firstLine="432"/>
        <w:rPr>
          <w:rFonts w:ascii="Arial" w:hAnsi="Arial" w:cs="Arial"/>
        </w:rPr>
      </w:pPr>
      <w:r w:rsidRPr="00A568C0">
        <w:rPr>
          <w:rFonts w:ascii="Arial" w:hAnsi="Arial" w:cs="Arial"/>
        </w:rPr>
        <w:t>Subject with a blank for the key word _______________</w:t>
      </w:r>
      <w:r w:rsidRPr="00A568C0">
        <w:rPr>
          <w:rFonts w:ascii="Arial" w:hAnsi="Arial" w:cs="Arial"/>
          <w:vanish/>
        </w:rPr>
        <w:t xml:space="preserve"> blank answer in hidden text</w:t>
      </w:r>
      <w:r w:rsidRPr="00A568C0">
        <w:rPr>
          <w:rFonts w:ascii="Arial" w:hAnsi="Arial" w:cs="Arial"/>
        </w:rPr>
        <w:t xml:space="preserve"> </w:t>
      </w:r>
    </w:p>
    <w:p w14:paraId="2E547207" w14:textId="77777777" w:rsidR="00203B7F" w:rsidRPr="00A568C0" w:rsidRDefault="00203B7F" w:rsidP="00203B7F">
      <w:pPr>
        <w:ind w:firstLine="432"/>
        <w:rPr>
          <w:rFonts w:ascii="Arial" w:hAnsi="Arial" w:cs="Arial"/>
        </w:rPr>
      </w:pPr>
    </w:p>
    <w:p w14:paraId="78A7524A" w14:textId="77777777" w:rsidR="00203B7F" w:rsidRPr="00A568C0" w:rsidRDefault="00203B7F" w:rsidP="00203B7F">
      <w:pPr>
        <w:ind w:firstLine="432"/>
        <w:rPr>
          <w:rFonts w:ascii="Arial" w:hAnsi="Arial" w:cs="Arial"/>
        </w:rPr>
      </w:pPr>
    </w:p>
    <w:p w14:paraId="460CDDFA" w14:textId="77777777" w:rsidR="00203B7F" w:rsidRPr="00A568C0" w:rsidRDefault="00203B7F" w:rsidP="00203B7F">
      <w:pPr>
        <w:ind w:firstLine="432"/>
        <w:rPr>
          <w:rFonts w:ascii="Arial" w:hAnsi="Arial" w:cs="Arial"/>
        </w:rPr>
      </w:pPr>
    </w:p>
    <w:p w14:paraId="76AC9011" w14:textId="77777777" w:rsidR="00203B7F" w:rsidRPr="00A568C0" w:rsidRDefault="00203B7F" w:rsidP="00203B7F">
      <w:pPr>
        <w:ind w:firstLine="432"/>
        <w:rPr>
          <w:rFonts w:ascii="Arial" w:hAnsi="Arial" w:cs="Arial"/>
        </w:rPr>
      </w:pPr>
    </w:p>
    <w:p w14:paraId="551FCA9E" w14:textId="77777777" w:rsidR="00203B7F" w:rsidRPr="00A568C0" w:rsidRDefault="00203B7F" w:rsidP="00203B7F">
      <w:pPr>
        <w:ind w:firstLine="432"/>
        <w:rPr>
          <w:rFonts w:ascii="Arial" w:hAnsi="Arial" w:cs="Arial"/>
        </w:rPr>
      </w:pPr>
    </w:p>
    <w:p w14:paraId="3FAD05B6" w14:textId="77777777" w:rsidR="00203B7F" w:rsidRPr="00A568C0" w:rsidRDefault="00203B7F" w:rsidP="00ED1288">
      <w:pPr>
        <w:pStyle w:val="Heading1"/>
      </w:pPr>
      <w:r w:rsidRPr="00A568C0">
        <w:t>I.</w:t>
      </w:r>
      <w:r w:rsidRPr="00A568C0">
        <w:tab/>
        <w:t xml:space="preserve">MP has a blank for the key word ________________ </w:t>
      </w:r>
      <w:r w:rsidRPr="00A568C0">
        <w:rPr>
          <w:vanish/>
        </w:rPr>
        <w:t>answer</w:t>
      </w:r>
      <w:r w:rsidRPr="00A568C0">
        <w:t xml:space="preserve"> (verses).</w:t>
      </w:r>
    </w:p>
    <w:p w14:paraId="6BC0E9B0" w14:textId="77777777" w:rsidR="00203B7F" w:rsidRPr="00A568C0" w:rsidRDefault="00203B7F" w:rsidP="00203B7F">
      <w:pPr>
        <w:pStyle w:val="Heading2"/>
        <w:rPr>
          <w:rFonts w:cs="Arial"/>
        </w:rPr>
      </w:pPr>
      <w:r w:rsidRPr="00A568C0">
        <w:rPr>
          <w:rFonts w:cs="Arial"/>
        </w:rPr>
        <w:t xml:space="preserve">SP has a blank for the key word ________________ </w:t>
      </w:r>
      <w:r w:rsidRPr="00A568C0">
        <w:rPr>
          <w:rFonts w:cs="Arial"/>
          <w:vanish/>
        </w:rPr>
        <w:t>answer</w:t>
      </w:r>
      <w:r w:rsidRPr="00A568C0">
        <w:rPr>
          <w:rFonts w:cs="Arial"/>
        </w:rPr>
        <w:t xml:space="preserve"> (verses).</w:t>
      </w:r>
    </w:p>
    <w:p w14:paraId="62D1E538" w14:textId="77777777" w:rsidR="00203B7F" w:rsidRPr="00A568C0" w:rsidRDefault="00203B7F" w:rsidP="00203B7F">
      <w:pPr>
        <w:rPr>
          <w:rFonts w:ascii="Arial" w:hAnsi="Arial" w:cs="Arial"/>
        </w:rPr>
      </w:pPr>
    </w:p>
    <w:p w14:paraId="29537EEB" w14:textId="77777777" w:rsidR="00203B7F" w:rsidRPr="00A568C0" w:rsidRDefault="00203B7F" w:rsidP="00203B7F">
      <w:pPr>
        <w:rPr>
          <w:rFonts w:ascii="Arial" w:hAnsi="Arial" w:cs="Arial"/>
        </w:rPr>
      </w:pPr>
    </w:p>
    <w:p w14:paraId="0338D497" w14:textId="77777777" w:rsidR="00203B7F" w:rsidRPr="00A568C0" w:rsidRDefault="00203B7F" w:rsidP="00203B7F">
      <w:pPr>
        <w:rPr>
          <w:rFonts w:ascii="Arial" w:hAnsi="Arial" w:cs="Arial"/>
        </w:rPr>
      </w:pPr>
    </w:p>
    <w:p w14:paraId="364068D1" w14:textId="77777777" w:rsidR="00203B7F" w:rsidRPr="00A568C0" w:rsidRDefault="00203B7F" w:rsidP="00203B7F">
      <w:pPr>
        <w:rPr>
          <w:rFonts w:ascii="Arial" w:hAnsi="Arial" w:cs="Arial"/>
        </w:rPr>
      </w:pPr>
    </w:p>
    <w:p w14:paraId="6001EA1A" w14:textId="77777777" w:rsidR="00203B7F" w:rsidRPr="00A568C0" w:rsidRDefault="00203B7F" w:rsidP="00203B7F">
      <w:pPr>
        <w:rPr>
          <w:rFonts w:ascii="Arial" w:hAnsi="Arial" w:cs="Arial"/>
        </w:rPr>
      </w:pPr>
    </w:p>
    <w:p w14:paraId="447EBF90" w14:textId="77777777" w:rsidR="00203B7F" w:rsidRPr="00A568C0" w:rsidRDefault="00203B7F" w:rsidP="00203B7F">
      <w:pPr>
        <w:rPr>
          <w:rFonts w:ascii="Arial" w:hAnsi="Arial" w:cs="Arial"/>
        </w:rPr>
      </w:pPr>
    </w:p>
    <w:p w14:paraId="4D87C22A" w14:textId="77777777" w:rsidR="00203B7F" w:rsidRPr="00A568C0" w:rsidRDefault="00203B7F" w:rsidP="00203B7F">
      <w:pPr>
        <w:pStyle w:val="Heading2"/>
        <w:rPr>
          <w:rFonts w:cs="Arial"/>
        </w:rPr>
      </w:pPr>
      <w:r w:rsidRPr="00A568C0">
        <w:rPr>
          <w:rFonts w:cs="Arial"/>
        </w:rPr>
        <w:t xml:space="preserve">SP has a blank for the key word ________________ </w:t>
      </w:r>
      <w:r w:rsidRPr="00A568C0">
        <w:rPr>
          <w:rFonts w:cs="Arial"/>
          <w:vanish/>
        </w:rPr>
        <w:t>answer</w:t>
      </w:r>
      <w:r w:rsidRPr="00A568C0">
        <w:rPr>
          <w:rFonts w:cs="Arial"/>
        </w:rPr>
        <w:t xml:space="preserve"> (verses).</w:t>
      </w:r>
    </w:p>
    <w:p w14:paraId="6C30B0B4" w14:textId="77777777" w:rsidR="00203B7F" w:rsidRPr="00A568C0" w:rsidRDefault="00203B7F" w:rsidP="00203B7F">
      <w:pPr>
        <w:rPr>
          <w:rFonts w:ascii="Arial" w:hAnsi="Arial" w:cs="Arial"/>
        </w:rPr>
      </w:pPr>
    </w:p>
    <w:p w14:paraId="22F7D55D" w14:textId="77777777" w:rsidR="00203B7F" w:rsidRPr="00A568C0" w:rsidRDefault="00203B7F" w:rsidP="00203B7F">
      <w:pPr>
        <w:rPr>
          <w:rFonts w:ascii="Arial" w:hAnsi="Arial" w:cs="Arial"/>
        </w:rPr>
      </w:pPr>
    </w:p>
    <w:p w14:paraId="18C120E3" w14:textId="77777777" w:rsidR="00203B7F" w:rsidRPr="00A568C0" w:rsidRDefault="00203B7F" w:rsidP="00203B7F">
      <w:pPr>
        <w:rPr>
          <w:rFonts w:ascii="Arial" w:hAnsi="Arial" w:cs="Arial"/>
        </w:rPr>
      </w:pPr>
    </w:p>
    <w:p w14:paraId="44175E9C" w14:textId="77777777" w:rsidR="00203B7F" w:rsidRPr="00A568C0" w:rsidRDefault="00203B7F" w:rsidP="00203B7F">
      <w:pPr>
        <w:rPr>
          <w:rFonts w:ascii="Arial" w:hAnsi="Arial" w:cs="Arial"/>
        </w:rPr>
      </w:pPr>
    </w:p>
    <w:p w14:paraId="4F955EB6" w14:textId="77777777" w:rsidR="00203B7F" w:rsidRPr="00A568C0" w:rsidRDefault="00203B7F" w:rsidP="00203B7F">
      <w:pPr>
        <w:rPr>
          <w:rFonts w:ascii="Arial" w:hAnsi="Arial" w:cs="Arial"/>
        </w:rPr>
      </w:pPr>
    </w:p>
    <w:p w14:paraId="305F565E" w14:textId="77777777" w:rsidR="00203B7F" w:rsidRPr="00A568C0" w:rsidRDefault="00203B7F" w:rsidP="00203B7F">
      <w:pPr>
        <w:rPr>
          <w:rFonts w:ascii="Arial" w:hAnsi="Arial" w:cs="Arial"/>
        </w:rPr>
      </w:pPr>
    </w:p>
    <w:p w14:paraId="54811D5A" w14:textId="77777777" w:rsidR="00203B7F" w:rsidRPr="00A568C0" w:rsidRDefault="00203B7F" w:rsidP="00203B7F">
      <w:pPr>
        <w:rPr>
          <w:rFonts w:ascii="Arial" w:hAnsi="Arial" w:cs="Arial"/>
        </w:rPr>
      </w:pPr>
    </w:p>
    <w:p w14:paraId="784FF14A" w14:textId="77777777" w:rsidR="00203B7F" w:rsidRPr="00A568C0" w:rsidRDefault="00203B7F" w:rsidP="00203B7F">
      <w:pPr>
        <w:rPr>
          <w:rFonts w:ascii="Arial" w:hAnsi="Arial" w:cs="Arial"/>
        </w:rPr>
      </w:pPr>
    </w:p>
    <w:p w14:paraId="2DE89DCB" w14:textId="77777777" w:rsidR="00203B7F" w:rsidRPr="00A568C0" w:rsidRDefault="00203B7F" w:rsidP="00203B7F">
      <w:pPr>
        <w:pStyle w:val="Heading2"/>
        <w:rPr>
          <w:rFonts w:cs="Arial"/>
        </w:rPr>
      </w:pPr>
      <w:r w:rsidRPr="00A568C0">
        <w:rPr>
          <w:rFonts w:cs="Arial"/>
        </w:rPr>
        <w:t xml:space="preserve">SP has a blank for the key word ________________ </w:t>
      </w:r>
      <w:r w:rsidRPr="00A568C0">
        <w:rPr>
          <w:rFonts w:cs="Arial"/>
          <w:vanish/>
        </w:rPr>
        <w:t>answer</w:t>
      </w:r>
      <w:r w:rsidRPr="00A568C0">
        <w:rPr>
          <w:rFonts w:cs="Arial"/>
        </w:rPr>
        <w:t xml:space="preserve"> (verses).</w:t>
      </w:r>
    </w:p>
    <w:p w14:paraId="4FFA3C9A" w14:textId="77777777" w:rsidR="00203B7F" w:rsidRPr="00A568C0" w:rsidRDefault="00203B7F" w:rsidP="00203B7F">
      <w:pPr>
        <w:rPr>
          <w:rFonts w:ascii="Arial" w:hAnsi="Arial" w:cs="Arial"/>
        </w:rPr>
      </w:pPr>
    </w:p>
    <w:p w14:paraId="4DF3C134" w14:textId="77777777" w:rsidR="00203B7F" w:rsidRPr="00A568C0" w:rsidRDefault="00203B7F" w:rsidP="00203B7F">
      <w:pPr>
        <w:rPr>
          <w:rFonts w:ascii="Arial" w:hAnsi="Arial" w:cs="Arial"/>
        </w:rPr>
      </w:pPr>
    </w:p>
    <w:p w14:paraId="1B47B8E4" w14:textId="77777777" w:rsidR="00203B7F" w:rsidRPr="00A568C0" w:rsidRDefault="00203B7F" w:rsidP="00ED1288">
      <w:pPr>
        <w:pStyle w:val="Heading1"/>
      </w:pPr>
      <w:r w:rsidRPr="00A568C0">
        <w:br w:type="page"/>
      </w:r>
      <w:r w:rsidRPr="00A568C0">
        <w:lastRenderedPageBreak/>
        <w:t>II.</w:t>
      </w:r>
      <w:r w:rsidRPr="00A568C0">
        <w:tab/>
        <w:t xml:space="preserve">MP has a blank for the key word ________________ </w:t>
      </w:r>
      <w:r w:rsidRPr="00A568C0">
        <w:rPr>
          <w:vanish/>
        </w:rPr>
        <w:t>answer</w:t>
      </w:r>
      <w:r w:rsidRPr="00A568C0">
        <w:t xml:space="preserve"> (verses).</w:t>
      </w:r>
    </w:p>
    <w:p w14:paraId="298CC3DE" w14:textId="77777777" w:rsidR="00203B7F" w:rsidRPr="00A568C0" w:rsidRDefault="00203B7F" w:rsidP="00203B7F">
      <w:pPr>
        <w:pStyle w:val="Heading2"/>
        <w:rPr>
          <w:rFonts w:cs="Arial"/>
        </w:rPr>
      </w:pPr>
      <w:r w:rsidRPr="00A568C0">
        <w:rPr>
          <w:rFonts w:cs="Arial"/>
        </w:rPr>
        <w:t xml:space="preserve">SP has a blank for the key word ________________ </w:t>
      </w:r>
      <w:r w:rsidRPr="00A568C0">
        <w:rPr>
          <w:rFonts w:cs="Arial"/>
          <w:vanish/>
        </w:rPr>
        <w:t xml:space="preserve">answer </w:t>
      </w:r>
      <w:r w:rsidRPr="00A568C0">
        <w:rPr>
          <w:rFonts w:cs="Arial"/>
        </w:rPr>
        <w:t>(verses).</w:t>
      </w:r>
    </w:p>
    <w:p w14:paraId="1842E89A" w14:textId="77777777" w:rsidR="00203B7F" w:rsidRPr="00A568C0" w:rsidRDefault="00203B7F" w:rsidP="00203B7F">
      <w:pPr>
        <w:pStyle w:val="Heading2"/>
        <w:rPr>
          <w:rFonts w:cs="Arial"/>
        </w:rPr>
      </w:pPr>
      <w:r w:rsidRPr="00A568C0">
        <w:rPr>
          <w:rFonts w:cs="Arial"/>
        </w:rPr>
        <w:t xml:space="preserve">SP has a blank for the key word ________________ </w:t>
      </w:r>
      <w:r w:rsidRPr="00A568C0">
        <w:rPr>
          <w:rFonts w:cs="Arial"/>
          <w:vanish/>
        </w:rPr>
        <w:t>answer</w:t>
      </w:r>
      <w:r w:rsidRPr="00A568C0">
        <w:rPr>
          <w:rFonts w:cs="Arial"/>
        </w:rPr>
        <w:t xml:space="preserve"> (verses).</w:t>
      </w:r>
    </w:p>
    <w:p w14:paraId="59E22453" w14:textId="77777777" w:rsidR="00203B7F" w:rsidRPr="00A568C0" w:rsidRDefault="00203B7F" w:rsidP="00203B7F">
      <w:pPr>
        <w:pStyle w:val="Heading2"/>
        <w:rPr>
          <w:rFonts w:cs="Arial"/>
        </w:rPr>
      </w:pPr>
      <w:r w:rsidRPr="00A568C0">
        <w:rPr>
          <w:rFonts w:cs="Arial"/>
        </w:rPr>
        <w:t xml:space="preserve">SP has a blank for the key word ________________ </w:t>
      </w:r>
      <w:r w:rsidRPr="00A568C0">
        <w:rPr>
          <w:rFonts w:cs="Arial"/>
          <w:vanish/>
        </w:rPr>
        <w:t>answer</w:t>
      </w:r>
      <w:r w:rsidRPr="00A568C0">
        <w:rPr>
          <w:rFonts w:cs="Arial"/>
        </w:rPr>
        <w:t xml:space="preserve"> (verses).</w:t>
      </w:r>
    </w:p>
    <w:p w14:paraId="53986FD3" w14:textId="77777777" w:rsidR="00203B7F" w:rsidRPr="00A568C0" w:rsidRDefault="00203B7F" w:rsidP="00203B7F">
      <w:pPr>
        <w:ind w:left="1134" w:right="3440" w:hanging="283"/>
        <w:jc w:val="left"/>
        <w:rPr>
          <w:rFonts w:ascii="Arial" w:hAnsi="Arial" w:cs="Arial"/>
        </w:rPr>
      </w:pPr>
    </w:p>
    <w:p w14:paraId="1A06CC2B" w14:textId="77777777" w:rsidR="00203B7F" w:rsidRPr="00A568C0" w:rsidRDefault="00203B7F" w:rsidP="00ED1288">
      <w:pPr>
        <w:pStyle w:val="Heading1"/>
      </w:pPr>
      <w:r w:rsidRPr="00A568C0">
        <w:t>Conclusion</w:t>
      </w:r>
    </w:p>
    <w:p w14:paraId="11D35149" w14:textId="77777777" w:rsidR="00203B7F" w:rsidRPr="00A568C0" w:rsidRDefault="00203B7F" w:rsidP="006048A8">
      <w:pPr>
        <w:pStyle w:val="Heading3"/>
      </w:pPr>
      <w:r w:rsidRPr="00A568C0">
        <w:t xml:space="preserve">Main Idea has a blank for the key word ________________ </w:t>
      </w:r>
      <w:r w:rsidRPr="00A568C0">
        <w:rPr>
          <w:vanish/>
        </w:rPr>
        <w:t xml:space="preserve">answer </w:t>
      </w:r>
      <w:r w:rsidRPr="00A568C0">
        <w:t>(verses).</w:t>
      </w:r>
    </w:p>
    <w:p w14:paraId="72E211D1" w14:textId="77777777" w:rsidR="00203B7F" w:rsidRPr="00A568C0" w:rsidRDefault="00203B7F" w:rsidP="00203B7F">
      <w:pPr>
        <w:rPr>
          <w:rFonts w:ascii="Arial" w:hAnsi="Arial" w:cs="Arial"/>
        </w:rPr>
      </w:pPr>
    </w:p>
    <w:p w14:paraId="65D276E2" w14:textId="77777777" w:rsidR="00203B7F" w:rsidRPr="00A568C0" w:rsidRDefault="00203B7F" w:rsidP="006048A8">
      <w:pPr>
        <w:pStyle w:val="Heading3"/>
      </w:pPr>
      <w:r w:rsidRPr="00A568C0">
        <w:t>Application question</w:t>
      </w:r>
    </w:p>
    <w:p w14:paraId="5627B4F6" w14:textId="77777777" w:rsidR="00203B7F" w:rsidRPr="00A568C0" w:rsidRDefault="00203B7F" w:rsidP="00203B7F">
      <w:pPr>
        <w:rPr>
          <w:rFonts w:ascii="Arial" w:hAnsi="Arial" w:cs="Arial"/>
        </w:rPr>
      </w:pPr>
    </w:p>
    <w:p w14:paraId="4C561AAE" w14:textId="77777777" w:rsidR="00203B7F" w:rsidRPr="00A568C0" w:rsidRDefault="00203B7F" w:rsidP="00203B7F">
      <w:pPr>
        <w:ind w:right="-10"/>
        <w:rPr>
          <w:rFonts w:ascii="Arial" w:hAnsi="Arial" w:cs="Arial"/>
          <w:sz w:val="18"/>
        </w:rPr>
      </w:pPr>
    </w:p>
    <w:p w14:paraId="1E4A72D5" w14:textId="77777777" w:rsidR="00203B7F" w:rsidRPr="00A568C0" w:rsidRDefault="00203B7F" w:rsidP="00203B7F">
      <w:pPr>
        <w:ind w:right="-10"/>
        <w:rPr>
          <w:rFonts w:ascii="Arial" w:hAnsi="Arial" w:cs="Arial"/>
          <w:b/>
          <w:sz w:val="22"/>
          <w:u w:val="single"/>
        </w:rPr>
      </w:pPr>
      <w:r w:rsidRPr="00A568C0">
        <w:rPr>
          <w:rFonts w:ascii="Arial" w:hAnsi="Arial" w:cs="Arial"/>
          <w:b/>
          <w:sz w:val="22"/>
          <w:u w:val="single"/>
        </w:rPr>
        <w:t>Home Group Questions:</w:t>
      </w:r>
    </w:p>
    <w:p w14:paraId="29242541" w14:textId="77777777" w:rsidR="00203B7F" w:rsidRPr="00A568C0" w:rsidRDefault="00203B7F" w:rsidP="00203B7F">
      <w:pPr>
        <w:ind w:right="-10"/>
        <w:rPr>
          <w:rFonts w:ascii="Arial" w:hAnsi="Arial" w:cs="Arial"/>
          <w:sz w:val="22"/>
        </w:rPr>
      </w:pPr>
    </w:p>
    <w:p w14:paraId="6AB5FA37" w14:textId="77777777" w:rsidR="00203B7F" w:rsidRPr="00A568C0" w:rsidRDefault="00203B7F" w:rsidP="00203B7F">
      <w:pPr>
        <w:numPr>
          <w:ilvl w:val="0"/>
          <w:numId w:val="5"/>
        </w:numPr>
        <w:ind w:right="-10"/>
        <w:rPr>
          <w:rFonts w:ascii="Arial" w:hAnsi="Arial" w:cs="Arial"/>
          <w:sz w:val="22"/>
        </w:rPr>
      </w:pPr>
      <w:r w:rsidRPr="00A568C0">
        <w:rPr>
          <w:rFonts w:ascii="Arial" w:hAnsi="Arial" w:cs="Arial"/>
          <w:sz w:val="22"/>
        </w:rPr>
        <w:t>Read the passage aloud.  Contrast:</w:t>
      </w:r>
    </w:p>
    <w:p w14:paraId="624CF462" w14:textId="77777777" w:rsidR="00203B7F" w:rsidRPr="00A568C0" w:rsidRDefault="00203B7F" w:rsidP="00203B7F">
      <w:pPr>
        <w:tabs>
          <w:tab w:val="left" w:pos="5812"/>
        </w:tabs>
        <w:ind w:left="1134" w:right="-10"/>
        <w:rPr>
          <w:rFonts w:ascii="Arial" w:hAnsi="Arial" w:cs="Arial"/>
          <w:sz w:val="22"/>
          <w:u w:val="single"/>
        </w:rPr>
      </w:pPr>
    </w:p>
    <w:tbl>
      <w:tblPr>
        <w:tblW w:w="0" w:type="auto"/>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52"/>
        <w:gridCol w:w="4542"/>
      </w:tblGrid>
      <w:tr w:rsidR="00203B7F" w:rsidRPr="00A568C0" w14:paraId="3978094B" w14:textId="77777777" w:rsidTr="000B1D54">
        <w:tc>
          <w:tcPr>
            <w:tcW w:w="4111" w:type="dxa"/>
            <w:shd w:val="solid" w:color="auto" w:fill="000000"/>
          </w:tcPr>
          <w:p w14:paraId="3D483CBA" w14:textId="77777777" w:rsidR="00203B7F" w:rsidRPr="00A568C0" w:rsidRDefault="00203B7F" w:rsidP="000B1D54">
            <w:pPr>
              <w:rPr>
                <w:rFonts w:ascii="Arial" w:hAnsi="Arial" w:cs="Arial"/>
                <w:b/>
                <w:color w:val="FFFFFF"/>
                <w:sz w:val="22"/>
              </w:rPr>
            </w:pPr>
            <w:r w:rsidRPr="00A568C0">
              <w:rPr>
                <w:rFonts w:ascii="Arial" w:hAnsi="Arial" w:cs="Arial"/>
                <w:b/>
                <w:color w:val="FFFFFF"/>
                <w:sz w:val="22"/>
              </w:rPr>
              <w:t>Issue</w:t>
            </w:r>
          </w:p>
        </w:tc>
        <w:tc>
          <w:tcPr>
            <w:tcW w:w="4603" w:type="dxa"/>
            <w:shd w:val="solid" w:color="auto" w:fill="000000"/>
          </w:tcPr>
          <w:p w14:paraId="174E7F58" w14:textId="77777777" w:rsidR="00203B7F" w:rsidRPr="00A568C0" w:rsidRDefault="00203B7F" w:rsidP="000B1D54">
            <w:pPr>
              <w:rPr>
                <w:rFonts w:ascii="Arial" w:hAnsi="Arial" w:cs="Arial"/>
                <w:b/>
                <w:color w:val="FFFFFF"/>
              </w:rPr>
            </w:pPr>
            <w:r w:rsidRPr="00A568C0">
              <w:rPr>
                <w:rFonts w:ascii="Arial" w:hAnsi="Arial" w:cs="Arial"/>
                <w:b/>
                <w:color w:val="FFFFFF"/>
                <w:sz w:val="22"/>
              </w:rPr>
              <w:t>Contrast</w:t>
            </w:r>
          </w:p>
        </w:tc>
      </w:tr>
      <w:tr w:rsidR="00203B7F" w:rsidRPr="00A568C0" w14:paraId="5FD85388" w14:textId="77777777" w:rsidTr="000B1D54">
        <w:trPr>
          <w:hidden/>
        </w:trPr>
        <w:tc>
          <w:tcPr>
            <w:tcW w:w="4111" w:type="dxa"/>
            <w:shd w:val="clear" w:color="auto" w:fill="auto"/>
          </w:tcPr>
          <w:p w14:paraId="4D09502C"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79557E39"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20A3A308" w14:textId="77777777" w:rsidTr="000B1D54">
        <w:trPr>
          <w:hidden/>
        </w:trPr>
        <w:tc>
          <w:tcPr>
            <w:tcW w:w="4111" w:type="dxa"/>
            <w:shd w:val="clear" w:color="auto" w:fill="auto"/>
          </w:tcPr>
          <w:p w14:paraId="090967F2"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48E552BB"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63600A37" w14:textId="77777777" w:rsidTr="000B1D54">
        <w:trPr>
          <w:hidden/>
        </w:trPr>
        <w:tc>
          <w:tcPr>
            <w:tcW w:w="4111" w:type="dxa"/>
            <w:shd w:val="clear" w:color="auto" w:fill="auto"/>
          </w:tcPr>
          <w:p w14:paraId="40B22E3E"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0EA4CD2E"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0C51EEAF" w14:textId="77777777" w:rsidTr="000B1D54">
        <w:trPr>
          <w:hidden/>
        </w:trPr>
        <w:tc>
          <w:tcPr>
            <w:tcW w:w="4111" w:type="dxa"/>
            <w:shd w:val="clear" w:color="auto" w:fill="auto"/>
          </w:tcPr>
          <w:p w14:paraId="7674DC22"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7C2E03BA"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53D85175" w14:textId="77777777" w:rsidTr="000B1D54">
        <w:trPr>
          <w:hidden/>
        </w:trPr>
        <w:tc>
          <w:tcPr>
            <w:tcW w:w="4111" w:type="dxa"/>
            <w:shd w:val="clear" w:color="auto" w:fill="auto"/>
          </w:tcPr>
          <w:p w14:paraId="3E3E69A5"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7B67B003"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3F1E9DB3" w14:textId="77777777" w:rsidTr="000B1D54">
        <w:trPr>
          <w:hidden/>
        </w:trPr>
        <w:tc>
          <w:tcPr>
            <w:tcW w:w="4111" w:type="dxa"/>
            <w:shd w:val="clear" w:color="auto" w:fill="auto"/>
          </w:tcPr>
          <w:p w14:paraId="2CB9E4C6"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728A4FA7"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4FFAB29B" w14:textId="77777777" w:rsidTr="000B1D54">
        <w:trPr>
          <w:hidden/>
        </w:trPr>
        <w:tc>
          <w:tcPr>
            <w:tcW w:w="4111" w:type="dxa"/>
            <w:shd w:val="clear" w:color="auto" w:fill="auto"/>
          </w:tcPr>
          <w:p w14:paraId="1494A263"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252678F2"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139F67DB" w14:textId="77777777" w:rsidTr="000B1D54">
        <w:trPr>
          <w:hidden/>
        </w:trPr>
        <w:tc>
          <w:tcPr>
            <w:tcW w:w="4111" w:type="dxa"/>
            <w:shd w:val="clear" w:color="auto" w:fill="auto"/>
          </w:tcPr>
          <w:p w14:paraId="5FA2C437"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024E5F01"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r w:rsidR="00203B7F" w:rsidRPr="00A568C0" w14:paraId="3A4B89E7" w14:textId="77777777" w:rsidTr="000B1D54">
        <w:trPr>
          <w:hidden/>
        </w:trPr>
        <w:tc>
          <w:tcPr>
            <w:tcW w:w="4111" w:type="dxa"/>
            <w:shd w:val="clear" w:color="auto" w:fill="auto"/>
          </w:tcPr>
          <w:p w14:paraId="656002C4"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c>
          <w:tcPr>
            <w:tcW w:w="4603" w:type="dxa"/>
            <w:shd w:val="clear" w:color="auto" w:fill="auto"/>
          </w:tcPr>
          <w:p w14:paraId="2F57119D" w14:textId="77777777" w:rsidR="00203B7F" w:rsidRPr="00A568C0" w:rsidRDefault="00203B7F" w:rsidP="000B1D54">
            <w:pPr>
              <w:ind w:right="-10"/>
              <w:rPr>
                <w:rFonts w:ascii="Arial" w:hAnsi="Arial" w:cs="Arial"/>
                <w:vanish/>
                <w:sz w:val="22"/>
              </w:rPr>
            </w:pPr>
            <w:r w:rsidRPr="00A568C0">
              <w:rPr>
                <w:rFonts w:ascii="Arial" w:hAnsi="Arial" w:cs="Arial"/>
                <w:vanish/>
                <w:sz w:val="22"/>
              </w:rPr>
              <w:t>Text</w:t>
            </w:r>
          </w:p>
        </w:tc>
      </w:tr>
    </w:tbl>
    <w:p w14:paraId="7EF642E6" w14:textId="77777777" w:rsidR="00203B7F" w:rsidRPr="00A568C0" w:rsidRDefault="00203B7F" w:rsidP="00203B7F">
      <w:pPr>
        <w:ind w:left="1134" w:right="-10"/>
        <w:rPr>
          <w:rFonts w:ascii="Arial" w:hAnsi="Arial" w:cs="Arial"/>
          <w:sz w:val="22"/>
        </w:rPr>
      </w:pPr>
    </w:p>
    <w:p w14:paraId="4871658B" w14:textId="77777777" w:rsidR="00203B7F" w:rsidRPr="00A568C0" w:rsidRDefault="00203B7F" w:rsidP="00203B7F">
      <w:pPr>
        <w:ind w:left="1134" w:right="-10"/>
        <w:rPr>
          <w:rFonts w:ascii="Arial" w:hAnsi="Arial" w:cs="Arial"/>
          <w:sz w:val="22"/>
        </w:rPr>
      </w:pPr>
    </w:p>
    <w:p w14:paraId="4151663B" w14:textId="77777777" w:rsidR="00203B7F" w:rsidRPr="00A568C0" w:rsidRDefault="00203B7F" w:rsidP="00203B7F">
      <w:pPr>
        <w:ind w:left="1134" w:right="-10"/>
        <w:rPr>
          <w:rFonts w:ascii="Arial" w:hAnsi="Arial" w:cs="Arial"/>
          <w:sz w:val="22"/>
        </w:rPr>
      </w:pPr>
    </w:p>
    <w:p w14:paraId="6ACBAC04" w14:textId="77777777" w:rsidR="00203B7F" w:rsidRPr="00A568C0" w:rsidRDefault="00203B7F" w:rsidP="00203B7F">
      <w:pPr>
        <w:ind w:left="1134" w:right="-10"/>
        <w:rPr>
          <w:rFonts w:ascii="Arial" w:hAnsi="Arial" w:cs="Arial"/>
          <w:sz w:val="22"/>
        </w:rPr>
      </w:pPr>
    </w:p>
    <w:p w14:paraId="2292F357" w14:textId="77777777" w:rsidR="00203B7F" w:rsidRPr="00A568C0" w:rsidRDefault="00203B7F" w:rsidP="00203B7F">
      <w:pPr>
        <w:ind w:left="1134" w:right="-10"/>
        <w:rPr>
          <w:rFonts w:ascii="Arial" w:hAnsi="Arial" w:cs="Arial"/>
          <w:sz w:val="22"/>
        </w:rPr>
      </w:pPr>
    </w:p>
    <w:p w14:paraId="7A8E1B02" w14:textId="77777777" w:rsidR="00203B7F" w:rsidRPr="00A568C0" w:rsidRDefault="00203B7F" w:rsidP="00203B7F">
      <w:pPr>
        <w:ind w:left="1134" w:right="-10"/>
        <w:rPr>
          <w:rFonts w:ascii="Arial" w:hAnsi="Arial" w:cs="Arial"/>
          <w:sz w:val="22"/>
        </w:rPr>
      </w:pPr>
    </w:p>
    <w:p w14:paraId="38AF03BA" w14:textId="77777777" w:rsidR="00203B7F" w:rsidRPr="00A568C0" w:rsidRDefault="00203B7F" w:rsidP="00203B7F">
      <w:pPr>
        <w:ind w:left="1134" w:right="-10"/>
        <w:rPr>
          <w:rFonts w:ascii="Arial" w:hAnsi="Arial" w:cs="Arial"/>
          <w:sz w:val="22"/>
        </w:rPr>
      </w:pPr>
    </w:p>
    <w:p w14:paraId="2D2ED4E8" w14:textId="77777777" w:rsidR="00203B7F" w:rsidRPr="00A568C0" w:rsidRDefault="00203B7F" w:rsidP="00203B7F">
      <w:pPr>
        <w:numPr>
          <w:ilvl w:val="0"/>
          <w:numId w:val="5"/>
        </w:numPr>
        <w:ind w:right="-10"/>
        <w:rPr>
          <w:rFonts w:ascii="Arial" w:hAnsi="Arial" w:cs="Arial"/>
          <w:sz w:val="22"/>
        </w:rPr>
      </w:pPr>
      <w:r w:rsidRPr="00A568C0">
        <w:rPr>
          <w:rFonts w:ascii="Arial" w:hAnsi="Arial" w:cs="Arial"/>
          <w:sz w:val="22"/>
        </w:rPr>
        <w:t>Text-based question</w:t>
      </w:r>
    </w:p>
    <w:p w14:paraId="78AA960E" w14:textId="77777777" w:rsidR="00203B7F" w:rsidRPr="00A568C0" w:rsidRDefault="00203B7F" w:rsidP="00203B7F">
      <w:pPr>
        <w:ind w:left="1134" w:right="-10"/>
        <w:rPr>
          <w:rFonts w:ascii="Arial" w:hAnsi="Arial" w:cs="Arial"/>
          <w:sz w:val="22"/>
        </w:rPr>
      </w:pPr>
    </w:p>
    <w:p w14:paraId="434B85C1" w14:textId="77777777" w:rsidR="00203B7F" w:rsidRPr="00A568C0" w:rsidRDefault="00203B7F" w:rsidP="00203B7F">
      <w:pPr>
        <w:ind w:left="1134" w:right="-10"/>
        <w:rPr>
          <w:rFonts w:ascii="Arial" w:hAnsi="Arial" w:cs="Arial"/>
          <w:sz w:val="22"/>
        </w:rPr>
      </w:pPr>
      <w:r w:rsidRPr="00A568C0">
        <w:rPr>
          <w:rFonts w:ascii="Arial" w:hAnsi="Arial" w:cs="Arial"/>
          <w:vanish/>
          <w:sz w:val="22"/>
        </w:rPr>
        <w:t>Text</w:t>
      </w:r>
    </w:p>
    <w:p w14:paraId="435721E4" w14:textId="77777777" w:rsidR="00203B7F" w:rsidRPr="00A568C0" w:rsidRDefault="00203B7F" w:rsidP="00203B7F">
      <w:pPr>
        <w:ind w:left="1134" w:right="-10"/>
        <w:rPr>
          <w:rFonts w:ascii="Arial" w:hAnsi="Arial" w:cs="Arial"/>
          <w:sz w:val="22"/>
        </w:rPr>
      </w:pPr>
      <w:r w:rsidRPr="00A568C0">
        <w:rPr>
          <w:rFonts w:ascii="Arial" w:hAnsi="Arial" w:cs="Arial"/>
          <w:vanish/>
          <w:sz w:val="22"/>
        </w:rPr>
        <w:t>Text</w:t>
      </w:r>
    </w:p>
    <w:p w14:paraId="00BC0D6F" w14:textId="77777777" w:rsidR="00203B7F" w:rsidRPr="00A568C0" w:rsidRDefault="00203B7F" w:rsidP="00203B7F">
      <w:pPr>
        <w:ind w:left="1134" w:right="-10"/>
        <w:rPr>
          <w:rFonts w:ascii="Arial" w:hAnsi="Arial" w:cs="Arial"/>
          <w:sz w:val="22"/>
        </w:rPr>
      </w:pPr>
      <w:r w:rsidRPr="00A568C0">
        <w:rPr>
          <w:rFonts w:ascii="Arial" w:hAnsi="Arial" w:cs="Arial"/>
          <w:vanish/>
          <w:sz w:val="22"/>
        </w:rPr>
        <w:t>Text</w:t>
      </w:r>
    </w:p>
    <w:p w14:paraId="495C1A7D" w14:textId="77777777" w:rsidR="00203B7F" w:rsidRPr="00A568C0" w:rsidRDefault="00203B7F" w:rsidP="00203B7F">
      <w:pPr>
        <w:ind w:left="1134" w:right="-10"/>
        <w:rPr>
          <w:rFonts w:ascii="Arial" w:hAnsi="Arial" w:cs="Arial"/>
          <w:sz w:val="22"/>
        </w:rPr>
      </w:pPr>
      <w:r w:rsidRPr="00A568C0">
        <w:rPr>
          <w:rFonts w:ascii="Arial" w:hAnsi="Arial" w:cs="Arial"/>
          <w:vanish/>
          <w:sz w:val="22"/>
        </w:rPr>
        <w:t>Text</w:t>
      </w:r>
    </w:p>
    <w:p w14:paraId="6D710BF8" w14:textId="77777777" w:rsidR="00203B7F" w:rsidRPr="00A568C0" w:rsidRDefault="00203B7F" w:rsidP="00203B7F">
      <w:pPr>
        <w:ind w:left="1134" w:right="-10"/>
        <w:rPr>
          <w:rFonts w:ascii="Arial" w:hAnsi="Arial" w:cs="Arial"/>
          <w:sz w:val="22"/>
        </w:rPr>
      </w:pPr>
    </w:p>
    <w:p w14:paraId="24E5173E" w14:textId="77777777" w:rsidR="00203B7F" w:rsidRPr="00A568C0" w:rsidRDefault="00203B7F" w:rsidP="00203B7F">
      <w:pPr>
        <w:numPr>
          <w:ilvl w:val="0"/>
          <w:numId w:val="5"/>
        </w:numPr>
        <w:ind w:right="-10"/>
        <w:rPr>
          <w:rFonts w:ascii="Arial" w:hAnsi="Arial" w:cs="Arial"/>
          <w:sz w:val="22"/>
        </w:rPr>
      </w:pPr>
      <w:r w:rsidRPr="00A568C0">
        <w:rPr>
          <w:rFonts w:ascii="Arial" w:hAnsi="Arial" w:cs="Arial"/>
          <w:sz w:val="22"/>
        </w:rPr>
        <w:t>Application to your own Christian experience</w:t>
      </w:r>
    </w:p>
    <w:p w14:paraId="03B9599A" w14:textId="77777777" w:rsidR="00203B7F" w:rsidRPr="00ED1288" w:rsidRDefault="00203B7F" w:rsidP="00203B7F">
      <w:pPr>
        <w:ind w:left="1134" w:right="-10"/>
        <w:rPr>
          <w:rFonts w:ascii="Arial" w:hAnsi="Arial" w:cs="Arial"/>
          <w:sz w:val="22"/>
        </w:rPr>
      </w:pPr>
    </w:p>
    <w:p w14:paraId="78AF25A2" w14:textId="77777777" w:rsidR="00203B7F" w:rsidRPr="00ED1288" w:rsidRDefault="00203B7F" w:rsidP="00203B7F">
      <w:pPr>
        <w:ind w:left="1134" w:right="-10"/>
        <w:rPr>
          <w:rFonts w:ascii="Arial" w:hAnsi="Arial" w:cs="Arial"/>
          <w:sz w:val="22"/>
        </w:rPr>
      </w:pPr>
      <w:r w:rsidRPr="00ED1288">
        <w:rPr>
          <w:rFonts w:ascii="Arial" w:hAnsi="Arial" w:cs="Arial"/>
          <w:vanish/>
          <w:sz w:val="22"/>
        </w:rPr>
        <w:t>Text</w:t>
      </w:r>
    </w:p>
    <w:p w14:paraId="7243BCFF" w14:textId="77777777" w:rsidR="00203B7F" w:rsidRPr="00ED1288" w:rsidRDefault="00203B7F" w:rsidP="00203B7F">
      <w:pPr>
        <w:ind w:left="1134" w:right="-10"/>
        <w:rPr>
          <w:rFonts w:ascii="Arial" w:hAnsi="Arial" w:cs="Arial"/>
          <w:sz w:val="22"/>
        </w:rPr>
      </w:pPr>
      <w:r w:rsidRPr="00ED1288">
        <w:rPr>
          <w:rFonts w:ascii="Arial" w:hAnsi="Arial" w:cs="Arial"/>
          <w:vanish/>
          <w:sz w:val="22"/>
        </w:rPr>
        <w:t>Text</w:t>
      </w:r>
    </w:p>
    <w:p w14:paraId="0065B4B1" w14:textId="77777777" w:rsidR="008D4A19" w:rsidRPr="008D4A19" w:rsidRDefault="008D4A19" w:rsidP="008D4A19">
      <w:pPr>
        <w:widowControl w:val="0"/>
        <w:pBdr>
          <w:bottom w:val="single" w:sz="12" w:space="1" w:color="auto"/>
        </w:pBdr>
        <w:ind w:right="-10"/>
        <w:jc w:val="left"/>
        <w:rPr>
          <w:rFonts w:ascii="Arial" w:hAnsi="Arial" w:cs="Arial"/>
          <w:sz w:val="22"/>
          <w:szCs w:val="22"/>
          <w:lang w:eastAsia="zh-CN"/>
        </w:rPr>
      </w:pPr>
    </w:p>
    <w:p w14:paraId="58D1892C" w14:textId="77777777" w:rsidR="008D4A19" w:rsidRPr="008D4A19" w:rsidRDefault="008D4A19" w:rsidP="008D4A19">
      <w:pPr>
        <w:widowControl w:val="0"/>
        <w:ind w:right="-10"/>
        <w:jc w:val="center"/>
        <w:rPr>
          <w:rFonts w:ascii="Arial" w:hAnsi="Arial" w:cs="Arial"/>
          <w:sz w:val="22"/>
          <w:szCs w:val="22"/>
          <w:lang w:eastAsia="zh-CN"/>
        </w:rPr>
      </w:pPr>
      <w:r w:rsidRPr="008D4A19">
        <w:rPr>
          <w:rFonts w:ascii="Arial" w:hAnsi="Arial" w:cs="Arial"/>
          <w:sz w:val="18"/>
          <w:szCs w:val="22"/>
          <w:lang w:eastAsia="zh-CN"/>
        </w:rPr>
        <w:t>Download this sermon PPT and notes for free at BibleStudyDownloads.org/resource/new-testament-preaching/</w:t>
      </w:r>
    </w:p>
    <w:sectPr w:rsidR="008D4A19" w:rsidRPr="008D4A19">
      <w:headerReference w:type="default" r:id="rId11"/>
      <w:pgSz w:w="11880" w:h="16820"/>
      <w:pgMar w:top="720" w:right="1020" w:bottom="720" w:left="1240"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3EC126" w14:textId="77777777" w:rsidR="00715CED" w:rsidRDefault="00715CED" w:rsidP="000E6311">
      <w:r>
        <w:separator/>
      </w:r>
    </w:p>
    <w:p w14:paraId="1284C186" w14:textId="77777777" w:rsidR="00715CED" w:rsidRDefault="00715CED"/>
  </w:endnote>
  <w:endnote w:type="continuationSeparator" w:id="0">
    <w:p w14:paraId="5FEB1B20" w14:textId="77777777" w:rsidR="00715CED" w:rsidRDefault="00715CED" w:rsidP="000E6311">
      <w:r>
        <w:continuationSeparator/>
      </w:r>
    </w:p>
    <w:p w14:paraId="597C7224" w14:textId="77777777" w:rsidR="00715CED" w:rsidRDefault="00715C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ew York">
    <w:altName w:val="Times New Roman"/>
    <w:panose1 w:val="020B0604020202020204"/>
    <w:charset w:val="4D"/>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ordia New">
    <w:panose1 w:val="020B03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297A65" w14:textId="77777777" w:rsidR="00715CED" w:rsidRDefault="00715CED" w:rsidP="000E6311">
      <w:r>
        <w:separator/>
      </w:r>
    </w:p>
    <w:p w14:paraId="7B493EA4" w14:textId="77777777" w:rsidR="00715CED" w:rsidRDefault="00715CED"/>
  </w:footnote>
  <w:footnote w:type="continuationSeparator" w:id="0">
    <w:p w14:paraId="2E85ECFC" w14:textId="77777777" w:rsidR="00715CED" w:rsidRDefault="00715CED" w:rsidP="000E6311">
      <w:r>
        <w:continuationSeparator/>
      </w:r>
    </w:p>
    <w:p w14:paraId="62E15902" w14:textId="77777777" w:rsidR="00715CED" w:rsidRDefault="00715CED"/>
  </w:footnote>
  <w:footnote w:id="1">
    <w:p w14:paraId="1CCA5387" w14:textId="166C4012" w:rsidR="00BF1AFE" w:rsidRPr="003E045D" w:rsidRDefault="00BF1AFE"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aeCAK9kb","properties":{"formattedCitation":"Craig E. Morrison, {\\i{}2 Samuel}, Berit Olam (Collegeville, MN: Liturgical Press, 2013), 23.","plainCitation":"Craig E. Morrison, 2 Samuel, Berit Olam (Collegeville, MN: Liturgical Press, 2013), 23.","noteIndex":1},"citationItems":[{"id":155,"uris":["http://zotero.org/users/5877803/items/E2F6P5GX"],"uri":["http://zotero.org/users/5877803/items/E2F6P5GX"],"itemData":{"id":155,"type":"book","collection-title":"Berit Olam","event-place":"Collegeville, MN","publisher":"Liturgical Press","publisher-place":"Collegeville, MN","title":"2 Samuel","author":[{"family":"Morrison","given":"Craig E."}],"issued":{"date-parts":[["2013"]]}},"locator":"23"}],"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Craig E. Morrison, </w:t>
      </w:r>
      <w:r w:rsidRPr="003E045D">
        <w:rPr>
          <w:rFonts w:ascii="Arial" w:hAnsi="Arial" w:cs="Arial"/>
          <w:i/>
          <w:iCs/>
          <w:lang w:val="en-GB"/>
        </w:rPr>
        <w:t>2 Samuel</w:t>
      </w:r>
      <w:r w:rsidRPr="003E045D">
        <w:rPr>
          <w:rFonts w:ascii="Arial" w:hAnsi="Arial" w:cs="Arial"/>
          <w:lang w:val="en-GB"/>
        </w:rPr>
        <w:t>, Berit Olam (Collegeville, MN: Liturgical Press, 2013), 23.</w:t>
      </w:r>
      <w:r w:rsidRPr="003E045D">
        <w:rPr>
          <w:rFonts w:ascii="Arial" w:hAnsi="Arial" w:cs="Arial"/>
        </w:rPr>
        <w:fldChar w:fldCharType="end"/>
      </w:r>
    </w:p>
  </w:footnote>
  <w:footnote w:id="2">
    <w:p w14:paraId="601E47B5" w14:textId="1DE82B88" w:rsidR="00BF1AFE" w:rsidRPr="003E045D" w:rsidRDefault="00BF1AFE"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6dlZEHLf","properties":{"formattedCitation":"Bill T. Arnold, {\\i{}1 &amp; 2 Samuel}, The NIV Application Commentary: From Biblical Text...to Contemporary Life (Grand Rapids, MI: Zondervan, 2003), 415.","plainCitation":"Bill T. Arnold, 1 &amp; 2 Samuel, The NIV Application Commentary: From Biblical Text...to Contemporary Life (Grand Rapids, MI: Zondervan, 2003), 415.","noteIndex":2},"citationItems":[{"id":153,"uris":["http://zotero.org/users/5877803/items/TVE3KFEX"],"uri":["http://zotero.org/users/5877803/items/TVE3KFEX"],"itemData":{"id":153,"type":"book","collection-title":"The NIV Application Commentary: From biblical text...to contemporary life","event-place":"Grand Rapids, MI","publisher":"Zondervan","publisher-place":"Grand Rapids, MI","title":"1 &amp; 2 Samuel","author":[{"family":"Arnold","given":"Bill T."}],"issued":{"date-parts":[["2003"]]}},"locator":"415"}],"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Bill T. Arnold, </w:t>
      </w:r>
      <w:r w:rsidRPr="003E045D">
        <w:rPr>
          <w:rFonts w:ascii="Arial" w:hAnsi="Arial" w:cs="Arial"/>
          <w:i/>
          <w:iCs/>
          <w:lang w:val="en-GB"/>
        </w:rPr>
        <w:t>1 &amp; 2 Samuel</w:t>
      </w:r>
      <w:r w:rsidRPr="003E045D">
        <w:rPr>
          <w:rFonts w:ascii="Arial" w:hAnsi="Arial" w:cs="Arial"/>
          <w:lang w:val="en-GB"/>
        </w:rPr>
        <w:t>, The NIV Application Commentary: From Biblical Text...to Contemporary Life (Grand Rapids, MI: Zondervan, 2003), 415.</w:t>
      </w:r>
      <w:r w:rsidRPr="003E045D">
        <w:rPr>
          <w:rFonts w:ascii="Arial" w:hAnsi="Arial" w:cs="Arial"/>
        </w:rPr>
        <w:fldChar w:fldCharType="end"/>
      </w:r>
    </w:p>
  </w:footnote>
  <w:footnote w:id="3">
    <w:p w14:paraId="7E1B472B" w14:textId="2811EC98" w:rsidR="00B424E3" w:rsidRPr="003E045D" w:rsidRDefault="00B424E3"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0077568A" w:rsidRPr="003E045D">
        <w:rPr>
          <w:rFonts w:ascii="Arial" w:hAnsi="Arial" w:cs="Arial"/>
        </w:rPr>
        <w:instrText xml:space="preserve"> ADDIN ZOTERO_ITEM CSL_CITATION {"citationID":"4FJykq0s","properties":{"formattedCitation":"Robert D. Bergen, {\\i{}1, 2 Samuel}, vol. 7, The New American Commentary (Nashville, TN: Broadman &amp; Holman, 1996), 287.","plainCitation":"Robert D. Bergen, 1, 2 Samuel, vol. 7, The New American Commentary (Nashville, TN: Broadman &amp; Holman, 1996), 287.","dontUpdate":true,"noteIndex":3},"citationItems":[{"id":157,"uris":["http://zotero.org/users/5877803/items/R32F37ZS"],"uri":["http://zotero.org/users/5877803/items/R32F37ZS"],"itemData":{"id":157,"type":"book","collection-title":"The New American Commentary","event-place":"Nashville, TN","publisher":"Broadman &amp; Holman","publisher-place":"Nashville, TN","title":"1, 2 Samuel","volume":"7","author":[{"family":"Bergen","given":"Robert D."}],"issued":{"date-parts":[["1996"]]}},"locator":"287"}],"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Robert D. Bergen, </w:t>
      </w:r>
      <w:r w:rsidRPr="003E045D">
        <w:rPr>
          <w:rFonts w:ascii="Arial" w:hAnsi="Arial" w:cs="Arial"/>
          <w:i/>
          <w:iCs/>
          <w:lang w:val="en-GB"/>
        </w:rPr>
        <w:t>1, 2 Samuel</w:t>
      </w:r>
      <w:r w:rsidRPr="003E045D">
        <w:rPr>
          <w:rFonts w:ascii="Arial" w:hAnsi="Arial" w:cs="Arial"/>
          <w:lang w:val="en-GB"/>
        </w:rPr>
        <w:t>, The New American Commentary (Nashville, TN: Broadman &amp; Holman, 1996), 7</w:t>
      </w:r>
      <w:r w:rsidR="003F48B9" w:rsidRPr="003E045D">
        <w:rPr>
          <w:rFonts w:ascii="Arial" w:hAnsi="Arial" w:cs="Arial"/>
          <w:lang w:val="en-GB"/>
        </w:rPr>
        <w:t>;</w:t>
      </w:r>
      <w:r w:rsidRPr="003E045D">
        <w:rPr>
          <w:rFonts w:ascii="Arial" w:hAnsi="Arial" w:cs="Arial"/>
          <w:lang w:val="en-GB"/>
        </w:rPr>
        <w:t xml:space="preserve"> 287.</w:t>
      </w:r>
      <w:r w:rsidRPr="003E045D">
        <w:rPr>
          <w:rFonts w:ascii="Arial" w:hAnsi="Arial" w:cs="Arial"/>
        </w:rPr>
        <w:fldChar w:fldCharType="end"/>
      </w:r>
    </w:p>
  </w:footnote>
  <w:footnote w:id="4">
    <w:p w14:paraId="657DC461" w14:textId="71C0A460" w:rsidR="00B424E3" w:rsidRPr="003E045D" w:rsidRDefault="00B424E3"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0077568A" w:rsidRPr="003E045D">
        <w:rPr>
          <w:rFonts w:ascii="Arial" w:hAnsi="Arial" w:cs="Arial"/>
        </w:rPr>
        <w:instrText xml:space="preserve"> ADDIN ZOTERO_ITEM CSL_CITATION {"citationID":"2pYlAXPA","properties":{"formattedCitation":"Bergen, 7:287.","plainCitation":"Bergen, 7:287.","dontUpdate":true,"noteIndex":4},"citationItems":[{"id":157,"uris":["http://zotero.org/users/5877803/items/R32F37ZS"],"uri":["http://zotero.org/users/5877803/items/R32F37ZS"],"itemData":{"id":157,"type":"book","collection-title":"The New American Commentary","event-place":"Nashville, TN","publisher":"Broadman &amp; Holman","publisher-place":"Nashville, TN","title":"1, 2 Samuel","volume":"7","author":[{"family":"Bergen","given":"Robert D."}],"issued":{"date-parts":[["1996"]]}},"locator":"287"}],"schema":"https://github.com/citation-style-language/schema/raw/master/csl-citation.json"} </w:instrText>
      </w:r>
      <w:r w:rsidRPr="003E045D">
        <w:rPr>
          <w:rFonts w:ascii="Arial" w:hAnsi="Arial" w:cs="Arial"/>
        </w:rPr>
        <w:fldChar w:fldCharType="separate"/>
      </w:r>
      <w:r w:rsidRPr="003E045D">
        <w:rPr>
          <w:rFonts w:ascii="Arial" w:hAnsi="Arial" w:cs="Arial"/>
          <w:noProof/>
        </w:rPr>
        <w:t xml:space="preserve">Bergen, </w:t>
      </w:r>
      <w:r w:rsidRPr="003E045D">
        <w:rPr>
          <w:rFonts w:ascii="Arial" w:hAnsi="Arial" w:cs="Arial"/>
          <w:i/>
          <w:iCs/>
          <w:lang w:val="en-GB"/>
        </w:rPr>
        <w:t>1, 2 Samuel</w:t>
      </w:r>
      <w:r w:rsidRPr="003E045D">
        <w:rPr>
          <w:rFonts w:ascii="Arial" w:hAnsi="Arial" w:cs="Arial"/>
          <w:lang w:val="en-GB"/>
        </w:rPr>
        <w:t xml:space="preserve">, </w:t>
      </w:r>
      <w:r w:rsidRPr="003E045D">
        <w:rPr>
          <w:rFonts w:ascii="Arial" w:hAnsi="Arial" w:cs="Arial"/>
          <w:noProof/>
        </w:rPr>
        <w:t>287.</w:t>
      </w:r>
      <w:r w:rsidRPr="003E045D">
        <w:rPr>
          <w:rFonts w:ascii="Arial" w:hAnsi="Arial" w:cs="Arial"/>
        </w:rPr>
        <w:fldChar w:fldCharType="end"/>
      </w:r>
    </w:p>
  </w:footnote>
  <w:footnote w:id="5">
    <w:p w14:paraId="69C5416E" w14:textId="2DFB9F34" w:rsidR="00DA35BB" w:rsidRPr="003E045D" w:rsidRDefault="00DA35BB"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0077568A" w:rsidRPr="003E045D">
        <w:rPr>
          <w:rFonts w:ascii="Arial" w:hAnsi="Arial" w:cs="Arial"/>
        </w:rPr>
        <w:instrText xml:space="preserve"> ADDIN ZOTERO_ITEM CSL_CITATION {"citationID":"3bdYSKDR","properties":{"formattedCitation":"Bergen, 7:287.","plainCitation":"Bergen, 7:287.","dontUpdate":true,"noteIndex":5},"citationItems":[{"id":157,"uris":["http://zotero.org/users/5877803/items/R32F37ZS"],"uri":["http://zotero.org/users/5877803/items/R32F37ZS"],"itemData":{"id":157,"type":"book","collection-title":"The New American Commentary","event-place":"Nashville, TN","publisher":"Broadman &amp; Holman","publisher-place":"Nashville, TN","title":"1, 2 Samuel","volume":"7","author":[{"family":"Bergen","given":"Robert D."}],"issued":{"date-parts":[["1996"]]}},"locator":"287"}],"schema":"https://github.com/citation-style-language/schema/raw/master/csl-citation.json"} </w:instrText>
      </w:r>
      <w:r w:rsidRPr="003E045D">
        <w:rPr>
          <w:rFonts w:ascii="Arial" w:hAnsi="Arial" w:cs="Arial"/>
        </w:rPr>
        <w:fldChar w:fldCharType="separate"/>
      </w:r>
      <w:r w:rsidRPr="003E045D">
        <w:rPr>
          <w:rFonts w:ascii="Arial" w:hAnsi="Arial" w:cs="Arial"/>
          <w:noProof/>
        </w:rPr>
        <w:t xml:space="preserve">Bergen, </w:t>
      </w:r>
      <w:r w:rsidRPr="003E045D">
        <w:rPr>
          <w:rFonts w:ascii="Arial" w:hAnsi="Arial" w:cs="Arial"/>
          <w:i/>
          <w:iCs/>
          <w:lang w:val="en-GB"/>
        </w:rPr>
        <w:t>1, 2 Samuel</w:t>
      </w:r>
      <w:r w:rsidRPr="003E045D">
        <w:rPr>
          <w:rFonts w:ascii="Arial" w:hAnsi="Arial" w:cs="Arial"/>
          <w:lang w:val="en-GB"/>
        </w:rPr>
        <w:t xml:space="preserve">, </w:t>
      </w:r>
      <w:r w:rsidRPr="003E045D">
        <w:rPr>
          <w:rFonts w:ascii="Arial" w:hAnsi="Arial" w:cs="Arial"/>
          <w:noProof/>
        </w:rPr>
        <w:t>287.</w:t>
      </w:r>
      <w:r w:rsidRPr="003E045D">
        <w:rPr>
          <w:rFonts w:ascii="Arial" w:hAnsi="Arial" w:cs="Arial"/>
        </w:rPr>
        <w:fldChar w:fldCharType="end"/>
      </w:r>
    </w:p>
  </w:footnote>
  <w:footnote w:id="6">
    <w:p w14:paraId="60ECAF63" w14:textId="7A24BB17" w:rsidR="00DA35BB" w:rsidRPr="003E045D" w:rsidRDefault="00DA35BB"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S53cbOzq","properties":{"formattedCitation":"David Toshio Tsumura, {\\i{}The Second Book of Samuel}, The New International Commentary on the Old Testament (Grand Rapids, MI: Eerdmans, 2019), 49.","plainCitation":"David Toshio Tsumura, The Second Book of Samuel, The New International Commentary on the Old Testament (Grand Rapids, MI: Eerdmans, 2019), 49.","noteIndex":6},"citationItems":[{"id":154,"uris":["http://zotero.org/users/5877803/items/E983KCNI"],"uri":["http://zotero.org/users/5877803/items/E983KCNI"],"itemData":{"id":154,"type":"book","collection-title":"The New International Commentary on the Old Testament","event-place":"Grand Rapids, MI","publisher":"Eerdmans","publisher-place":"Grand Rapids, MI","title":"The Second Book of Samuel","author":[{"family":"Tsumura","given":"David Toshio"}],"issued":{"date-parts":[["2019"]]}},"locator":"49"}],"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David Toshio Tsumura, </w:t>
      </w:r>
      <w:r w:rsidRPr="003E045D">
        <w:rPr>
          <w:rFonts w:ascii="Arial" w:hAnsi="Arial" w:cs="Arial"/>
          <w:i/>
          <w:iCs/>
          <w:lang w:val="en-GB"/>
        </w:rPr>
        <w:t>The Second Book of Samuel</w:t>
      </w:r>
      <w:r w:rsidRPr="003E045D">
        <w:rPr>
          <w:rFonts w:ascii="Arial" w:hAnsi="Arial" w:cs="Arial"/>
          <w:lang w:val="en-GB"/>
        </w:rPr>
        <w:t>, The New International Commentary on the Old Testament (Grand Rapids, MI: Eerdmans, 2019), 49.</w:t>
      </w:r>
      <w:r w:rsidRPr="003E045D">
        <w:rPr>
          <w:rFonts w:ascii="Arial" w:hAnsi="Arial" w:cs="Arial"/>
        </w:rPr>
        <w:fldChar w:fldCharType="end"/>
      </w:r>
    </w:p>
  </w:footnote>
  <w:footnote w:id="7">
    <w:p w14:paraId="487D85C2" w14:textId="49B12B35" w:rsidR="00DA35BB" w:rsidRPr="003E045D" w:rsidRDefault="00DA35BB"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6L0bcmxx","properties":{"formattedCitation":"Morrison, {\\i{}2 Samuel}, 27.","plainCitation":"Morrison, 2 Samuel, 27.","noteIndex":7},"citationItems":[{"id":155,"uris":["http://zotero.org/users/5877803/items/E2F6P5GX"],"uri":["http://zotero.org/users/5877803/items/E2F6P5GX"],"itemData":{"id":155,"type":"book","collection-title":"Berit Olam","event-place":"Collegeville, MN","publisher":"Liturgical Press","publisher-place":"Collegeville, MN","title":"2 Samuel","author":[{"family":"Morrison","given":"Craig E."}],"issued":{"date-parts":[["2013"]]}},"locator":"27"}],"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Morrison, </w:t>
      </w:r>
      <w:r w:rsidRPr="003E045D">
        <w:rPr>
          <w:rFonts w:ascii="Arial" w:hAnsi="Arial" w:cs="Arial"/>
          <w:i/>
          <w:iCs/>
          <w:lang w:val="en-GB"/>
        </w:rPr>
        <w:t>2 Samuel</w:t>
      </w:r>
      <w:r w:rsidRPr="003E045D">
        <w:rPr>
          <w:rFonts w:ascii="Arial" w:hAnsi="Arial" w:cs="Arial"/>
          <w:lang w:val="en-GB"/>
        </w:rPr>
        <w:t>, 27.</w:t>
      </w:r>
      <w:r w:rsidRPr="003E045D">
        <w:rPr>
          <w:rFonts w:ascii="Arial" w:hAnsi="Arial" w:cs="Arial"/>
        </w:rPr>
        <w:fldChar w:fldCharType="end"/>
      </w:r>
    </w:p>
  </w:footnote>
  <w:footnote w:id="8">
    <w:p w14:paraId="42BBF4F4" w14:textId="35C91AD2" w:rsidR="009177F7" w:rsidRPr="003E045D" w:rsidRDefault="009177F7"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i9JN9C3N","properties":{"formattedCitation":"Morrison, 27.","plainCitation":"Morrison, 27.","noteIndex":8},"citationItems":[{"id":155,"uris":["http://zotero.org/users/5877803/items/E2F6P5GX"],"uri":["http://zotero.org/users/5877803/items/E2F6P5GX"],"itemData":{"id":155,"type":"book","collection-title":"Berit Olam","event-place":"Collegeville, MN","publisher":"Liturgical Press","publisher-place":"Collegeville, MN","title":"2 Samuel","author":[{"family":"Morrison","given":"Craig E."}],"issued":{"date-parts":[["2013"]]}},"locator":"27"}],"schema":"https://github.com/citation-style-language/schema/raw/master/csl-citation.json"} </w:instrText>
      </w:r>
      <w:r w:rsidRPr="003E045D">
        <w:rPr>
          <w:rFonts w:ascii="Arial" w:hAnsi="Arial" w:cs="Arial"/>
        </w:rPr>
        <w:fldChar w:fldCharType="separate"/>
      </w:r>
      <w:r w:rsidRPr="003E045D">
        <w:rPr>
          <w:rFonts w:ascii="Arial" w:hAnsi="Arial" w:cs="Arial"/>
          <w:noProof/>
        </w:rPr>
        <w:t>Morrison, 27.</w:t>
      </w:r>
      <w:r w:rsidRPr="003E045D">
        <w:rPr>
          <w:rFonts w:ascii="Arial" w:hAnsi="Arial" w:cs="Arial"/>
        </w:rPr>
        <w:fldChar w:fldCharType="end"/>
      </w:r>
    </w:p>
  </w:footnote>
  <w:footnote w:id="9">
    <w:p w14:paraId="3AB4F3F9" w14:textId="7E0AE0B4" w:rsidR="00A964C4" w:rsidRPr="003E045D" w:rsidRDefault="00A964C4"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0077568A" w:rsidRPr="003E045D">
        <w:rPr>
          <w:rFonts w:ascii="Arial" w:hAnsi="Arial" w:cs="Arial"/>
        </w:rPr>
        <w:instrText xml:space="preserve"> ADDIN ZOTERO_ITEM CSL_CITATION {"citationID":"OQ7bbdOh","properties":{"formattedCitation":"Bergen, {\\i{}1, 2 Samuel}, 7:289.","plainCitation":"Bergen, 1, 2 Samuel, 7:289.","dontUpdate":true,"noteIndex":9},"citationItems":[{"id":157,"uris":["http://zotero.org/users/5877803/items/R32F37ZS"],"uri":["http://zotero.org/users/5877803/items/R32F37ZS"],"itemData":{"id":157,"type":"book","collection-title":"The New American Commentary","event-place":"Nashville, TN","publisher":"Broadman &amp; Holman","publisher-place":"Nashville, TN","title":"1, 2 Samuel","volume":"7","author":[{"family":"Bergen","given":"Robert D."}],"issued":{"date-parts":[["1996"]]}},"locator":"289"}],"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Bergen, </w:t>
      </w:r>
      <w:r w:rsidRPr="003E045D">
        <w:rPr>
          <w:rFonts w:ascii="Arial" w:hAnsi="Arial" w:cs="Arial"/>
          <w:i/>
          <w:iCs/>
          <w:lang w:val="en-GB"/>
        </w:rPr>
        <w:t>1, 2 Samuel</w:t>
      </w:r>
      <w:r w:rsidRPr="003E045D">
        <w:rPr>
          <w:rFonts w:ascii="Arial" w:hAnsi="Arial" w:cs="Arial"/>
          <w:lang w:val="en-GB"/>
        </w:rPr>
        <w:t>, 289.</w:t>
      </w:r>
      <w:r w:rsidRPr="003E045D">
        <w:rPr>
          <w:rFonts w:ascii="Arial" w:hAnsi="Arial" w:cs="Arial"/>
        </w:rPr>
        <w:fldChar w:fldCharType="end"/>
      </w:r>
    </w:p>
  </w:footnote>
  <w:footnote w:id="10">
    <w:p w14:paraId="1C0B5C66" w14:textId="65AF195D" w:rsidR="00DC5AAA" w:rsidRPr="003E045D" w:rsidRDefault="00DC5AAA"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LfqL5tf5","properties":{"formattedCitation":"Arnold, {\\i{}1 &amp; 2 Samuel}, 411.","plainCitation":"Arnold, 1 &amp; 2 Samuel, 411.","noteIndex":10},"citationItems":[{"id":153,"uris":["http://zotero.org/users/5877803/items/TVE3KFEX"],"uri":["http://zotero.org/users/5877803/items/TVE3KFEX"],"itemData":{"id":153,"type":"book","collection-title":"The NIV Application Commentary: From biblical text...to contemporary life","event-place":"Grand Rapids, MI","publisher":"Zondervan","publisher-place":"Grand Rapids, MI","title":"1 &amp; 2 Samuel","author":[{"family":"Arnold","given":"Bill T."}],"issued":{"date-parts":[["2003"]]}},"locator":"411"}],"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Arnold, </w:t>
      </w:r>
      <w:r w:rsidRPr="003E045D">
        <w:rPr>
          <w:rFonts w:ascii="Arial" w:hAnsi="Arial" w:cs="Arial"/>
          <w:i/>
          <w:iCs/>
          <w:lang w:val="en-GB"/>
        </w:rPr>
        <w:t>1 &amp; 2 Samuel</w:t>
      </w:r>
      <w:r w:rsidRPr="003E045D">
        <w:rPr>
          <w:rFonts w:ascii="Arial" w:hAnsi="Arial" w:cs="Arial"/>
          <w:lang w:val="en-GB"/>
        </w:rPr>
        <w:t>, 411.</w:t>
      </w:r>
      <w:r w:rsidRPr="003E045D">
        <w:rPr>
          <w:rFonts w:ascii="Arial" w:hAnsi="Arial" w:cs="Arial"/>
        </w:rPr>
        <w:fldChar w:fldCharType="end"/>
      </w:r>
    </w:p>
  </w:footnote>
  <w:footnote w:id="11">
    <w:p w14:paraId="799E1BFA" w14:textId="4FB00463" w:rsidR="0077568A" w:rsidRPr="003E045D" w:rsidRDefault="0077568A"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IWG89HAq","properties":{"formattedCitation":"Bergen, {\\i{}1, 2 Samuel}, 7:289.","plainCitation":"Bergen, 1, 2 Samuel, 7:289.","noteIndex":11},"citationItems":[{"id":157,"uris":["http://zotero.org/users/5877803/items/R32F37ZS"],"uri":["http://zotero.org/users/5877803/items/R32F37ZS"],"itemData":{"id":157,"type":"book","collection-title":"The New American Commentary","event-place":"Nashville, TN","publisher":"Broadman &amp; Holman","publisher-place":"Nashville, TN","title":"1, 2 Samuel","volume":"7","author":[{"family":"Bergen","given":"Robert D."}],"issued":{"date-parts":[["1996"]]}},"locator":"289"}],"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Bergen, </w:t>
      </w:r>
      <w:r w:rsidRPr="003E045D">
        <w:rPr>
          <w:rFonts w:ascii="Arial" w:hAnsi="Arial" w:cs="Arial"/>
          <w:i/>
          <w:iCs/>
          <w:lang w:val="en-GB"/>
        </w:rPr>
        <w:t>1, 2 Samuel</w:t>
      </w:r>
      <w:r w:rsidRPr="003E045D">
        <w:rPr>
          <w:rFonts w:ascii="Arial" w:hAnsi="Arial" w:cs="Arial"/>
          <w:lang w:val="en-GB"/>
        </w:rPr>
        <w:t>, 289.</w:t>
      </w:r>
      <w:r w:rsidRPr="003E045D">
        <w:rPr>
          <w:rFonts w:ascii="Arial" w:hAnsi="Arial" w:cs="Arial"/>
        </w:rPr>
        <w:fldChar w:fldCharType="end"/>
      </w:r>
    </w:p>
  </w:footnote>
  <w:footnote w:id="12">
    <w:p w14:paraId="7AEAC527" w14:textId="3F8082AC" w:rsidR="000B2847" w:rsidRPr="003E045D" w:rsidRDefault="000B2847"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Pr="003E045D">
        <w:rPr>
          <w:rFonts w:ascii="Arial" w:hAnsi="Arial" w:cs="Arial"/>
        </w:rPr>
        <w:instrText xml:space="preserve"> ADDIN ZOTERO_ITEM CSL_CITATION {"citationID":"taV1l81U","properties":{"formattedCitation":"A. A. Anderson, {\\i{}2 Samuel}, vol. 11, Word Biblical Commentary (Dallas, TX: Word Books, 1989), 8.","plainCitation":"A. A. Anderson, 2 Samuel, vol. 11, Word Biblical Commentary (Dallas, TX: Word Books, 1989), 8.","noteIndex":12},"citationItems":[{"id":156,"uris":["http://zotero.org/users/5877803/items/FICQCFHK"],"uri":["http://zotero.org/users/5877803/items/FICQCFHK"],"itemData":{"id":156,"type":"book","collection-title":"Word Biblical Commentary","event-place":"Dallas, TX","publisher":"Word Books","publisher-place":"Dallas, TX","title":"2 Samuel","volume":"11","author":[{"family":"Anderson","given":"A. A."}],"issued":{"date-parts":[["1989"]]}},"locator":"8"}],"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A. A. Anderson, </w:t>
      </w:r>
      <w:r w:rsidRPr="003E045D">
        <w:rPr>
          <w:rFonts w:ascii="Arial" w:hAnsi="Arial" w:cs="Arial"/>
          <w:i/>
          <w:iCs/>
          <w:lang w:val="en-GB"/>
        </w:rPr>
        <w:t>2 Samuel</w:t>
      </w:r>
      <w:r w:rsidRPr="003E045D">
        <w:rPr>
          <w:rFonts w:ascii="Arial" w:hAnsi="Arial" w:cs="Arial"/>
          <w:lang w:val="en-GB"/>
        </w:rPr>
        <w:t>, vol. 11, Word Biblical Commentary (Dallas, TX: Word Books, 1989), 8.</w:t>
      </w:r>
      <w:r w:rsidRPr="003E045D">
        <w:rPr>
          <w:rFonts w:ascii="Arial" w:hAnsi="Arial" w:cs="Arial"/>
        </w:rPr>
        <w:fldChar w:fldCharType="end"/>
      </w:r>
    </w:p>
  </w:footnote>
  <w:footnote w:id="13">
    <w:p w14:paraId="738C92F2" w14:textId="73FE83F9" w:rsidR="000B2847" w:rsidRPr="003E045D" w:rsidRDefault="000B2847"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0077568A" w:rsidRPr="003E045D">
        <w:rPr>
          <w:rFonts w:ascii="Arial" w:hAnsi="Arial" w:cs="Arial"/>
        </w:rPr>
        <w:instrText xml:space="preserve"> ADDIN ZOTERO_ITEM CSL_CITATION {"citationID":"KT6CmiY7","properties":{"formattedCitation":"Bergen, {\\i{}1, 2 Samuel}, 7:289.","plainCitation":"Bergen, 1, 2 Samuel, 7:289.","dontUpdate":true,"noteIndex":13},"citationItems":[{"id":157,"uris":["http://zotero.org/users/5877803/items/R32F37ZS"],"uri":["http://zotero.org/users/5877803/items/R32F37ZS"],"itemData":{"id":157,"type":"book","collection-title":"The New American Commentary","event-place":"Nashville, TN","publisher":"Broadman &amp; Holman","publisher-place":"Nashville, TN","title":"1, 2 Samuel","volume":"7","author":[{"family":"Bergen","given":"Robert D."}],"issued":{"date-parts":[["1996"]]}},"locator":"289"}],"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Bergen, </w:t>
      </w:r>
      <w:r w:rsidRPr="003E045D">
        <w:rPr>
          <w:rFonts w:ascii="Arial" w:hAnsi="Arial" w:cs="Arial"/>
          <w:i/>
          <w:iCs/>
          <w:lang w:val="en-GB"/>
        </w:rPr>
        <w:t>1, 2 Samuel</w:t>
      </w:r>
      <w:r w:rsidRPr="003E045D">
        <w:rPr>
          <w:rFonts w:ascii="Arial" w:hAnsi="Arial" w:cs="Arial"/>
          <w:lang w:val="en-GB"/>
        </w:rPr>
        <w:t>, 289.</w:t>
      </w:r>
      <w:r w:rsidRPr="003E045D">
        <w:rPr>
          <w:rFonts w:ascii="Arial" w:hAnsi="Arial" w:cs="Arial"/>
        </w:rPr>
        <w:fldChar w:fldCharType="end"/>
      </w:r>
    </w:p>
  </w:footnote>
  <w:footnote w:id="14">
    <w:p w14:paraId="0FAAAEC3" w14:textId="7B44407F" w:rsidR="000B2847" w:rsidRPr="003E045D" w:rsidRDefault="000B2847" w:rsidP="003012FD">
      <w:pPr>
        <w:pStyle w:val="FootnoteText"/>
        <w:ind w:firstLine="450"/>
        <w:rPr>
          <w:rFonts w:ascii="Arial" w:hAnsi="Arial" w:cs="Arial"/>
          <w:lang w:val="en-GB"/>
        </w:rPr>
      </w:pPr>
      <w:r w:rsidRPr="003E045D">
        <w:rPr>
          <w:rStyle w:val="FootnoteReference"/>
          <w:rFonts w:ascii="Arial" w:hAnsi="Arial" w:cs="Arial"/>
        </w:rPr>
        <w:footnoteRef/>
      </w:r>
      <w:r w:rsidRPr="003E045D">
        <w:rPr>
          <w:rFonts w:ascii="Arial" w:hAnsi="Arial" w:cs="Arial"/>
        </w:rPr>
        <w:t xml:space="preserve"> </w:t>
      </w:r>
      <w:r w:rsidRPr="003E045D">
        <w:rPr>
          <w:rFonts w:ascii="Arial" w:hAnsi="Arial" w:cs="Arial"/>
        </w:rPr>
        <w:fldChar w:fldCharType="begin"/>
      </w:r>
      <w:r w:rsidR="0077568A" w:rsidRPr="003E045D">
        <w:rPr>
          <w:rFonts w:ascii="Arial" w:hAnsi="Arial" w:cs="Arial"/>
        </w:rPr>
        <w:instrText xml:space="preserve"> ADDIN ZOTERO_ITEM CSL_CITATION {"citationID":"QQCVscol","properties":{"formattedCitation":"Tsumura, {\\i{}The Second Book of Samuel}, 57\\uc0\\u8211{}59.","plainCitation":"Tsumura, The Second Book of Samuel, 57–59.","noteIndex":14},"citationItems":[{"id":154,"uris":["http://zotero.org/users/5877803/items/E983KCNI"],"uri":["http://zotero.org/users/5877803/items/E983KCNI"],"itemData":{"id":154,"type":"book","collection-title":"The New International Commentary on the Old Testament","event-place":"Grand Rapids, MI","publisher":"Eerdmans","publisher-place":"Grand Rapids, MI","title":"The Second Book of Samuel","author":[{"family":"Tsumura","given":"David Toshio"}],"issued":{"date-parts":[["2019"]]}},"locator":"57-9"}],"schema":"https://github.com/citation-style-language/schema/raw/master/csl-citation.json"} </w:instrText>
      </w:r>
      <w:r w:rsidRPr="003E045D">
        <w:rPr>
          <w:rFonts w:ascii="Arial" w:hAnsi="Arial" w:cs="Arial"/>
        </w:rPr>
        <w:fldChar w:fldCharType="separate"/>
      </w:r>
      <w:r w:rsidRPr="003E045D">
        <w:rPr>
          <w:rFonts w:ascii="Arial" w:hAnsi="Arial" w:cs="Arial"/>
          <w:lang w:val="en-GB"/>
        </w:rPr>
        <w:t xml:space="preserve">Tsumura, </w:t>
      </w:r>
      <w:r w:rsidRPr="003E045D">
        <w:rPr>
          <w:rFonts w:ascii="Arial" w:hAnsi="Arial" w:cs="Arial"/>
          <w:i/>
          <w:iCs/>
          <w:lang w:val="en-GB"/>
        </w:rPr>
        <w:t>The Second Book of Samuel</w:t>
      </w:r>
      <w:r w:rsidRPr="003E045D">
        <w:rPr>
          <w:rFonts w:ascii="Arial" w:hAnsi="Arial" w:cs="Arial"/>
          <w:lang w:val="en-GB"/>
        </w:rPr>
        <w:t>, 57–59.</w:t>
      </w:r>
      <w:r w:rsidRPr="003E045D">
        <w:rPr>
          <w:rFonts w:ascii="Arial" w:hAnsi="Arial" w:cs="Aria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302885"/>
      <w:docPartObj>
        <w:docPartGallery w:val="Page Numbers (Top of Page)"/>
        <w:docPartUnique/>
      </w:docPartObj>
    </w:sdtPr>
    <w:sdtEndPr>
      <w:rPr>
        <w:rStyle w:val="PageNumber"/>
      </w:rPr>
    </w:sdtEndPr>
    <w:sdtContent>
      <w:p w14:paraId="24BBA713" w14:textId="3C82EF5F" w:rsidR="00770A77" w:rsidRDefault="00770A77" w:rsidP="00AA206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EE32AA" w14:textId="77777777" w:rsidR="00770A77" w:rsidRDefault="00770A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i/>
        <w:iCs/>
        <w:sz w:val="20"/>
        <w:szCs w:val="15"/>
      </w:rPr>
      <w:id w:val="-923563415"/>
      <w:docPartObj>
        <w:docPartGallery w:val="Page Numbers (Top of Page)"/>
        <w:docPartUnique/>
      </w:docPartObj>
    </w:sdtPr>
    <w:sdtEndPr>
      <w:rPr>
        <w:rStyle w:val="PageNumber"/>
      </w:rPr>
    </w:sdtEndPr>
    <w:sdtContent>
      <w:p w14:paraId="57B93FD9" w14:textId="731BF35B" w:rsidR="00770A77" w:rsidRPr="00770A77" w:rsidRDefault="00770A77" w:rsidP="00770A77">
        <w:pPr>
          <w:pStyle w:val="Header"/>
          <w:framePr w:h="253" w:hRule="exact" w:wrap="none" w:vAnchor="text" w:hAnchor="margin" w:xAlign="right" w:y="-14"/>
          <w:rPr>
            <w:rStyle w:val="PageNumber"/>
            <w:rFonts w:ascii="Arial" w:hAnsi="Arial" w:cs="Arial"/>
            <w:i/>
            <w:iCs/>
            <w:sz w:val="20"/>
            <w:szCs w:val="15"/>
          </w:rPr>
        </w:pPr>
        <w:r w:rsidRPr="00770A77">
          <w:rPr>
            <w:rStyle w:val="PageNumber"/>
            <w:rFonts w:ascii="Arial" w:hAnsi="Arial" w:cs="Arial"/>
            <w:i/>
            <w:iCs/>
            <w:sz w:val="20"/>
            <w:szCs w:val="15"/>
          </w:rPr>
          <w:fldChar w:fldCharType="begin"/>
        </w:r>
        <w:r w:rsidRPr="00770A77">
          <w:rPr>
            <w:rStyle w:val="PageNumber"/>
            <w:rFonts w:ascii="Arial" w:hAnsi="Arial" w:cs="Arial"/>
            <w:i/>
            <w:iCs/>
            <w:sz w:val="20"/>
            <w:szCs w:val="15"/>
          </w:rPr>
          <w:instrText xml:space="preserve"> PAGE </w:instrText>
        </w:r>
        <w:r w:rsidRPr="00770A77">
          <w:rPr>
            <w:rStyle w:val="PageNumber"/>
            <w:rFonts w:ascii="Arial" w:hAnsi="Arial" w:cs="Arial"/>
            <w:i/>
            <w:iCs/>
            <w:sz w:val="20"/>
            <w:szCs w:val="15"/>
          </w:rPr>
          <w:fldChar w:fldCharType="separate"/>
        </w:r>
        <w:r w:rsidRPr="00770A77">
          <w:rPr>
            <w:rStyle w:val="PageNumber"/>
            <w:rFonts w:ascii="Arial" w:hAnsi="Arial" w:cs="Arial"/>
            <w:i/>
            <w:iCs/>
            <w:noProof/>
            <w:sz w:val="20"/>
            <w:szCs w:val="15"/>
          </w:rPr>
          <w:t>2</w:t>
        </w:r>
        <w:r w:rsidRPr="00770A77">
          <w:rPr>
            <w:rStyle w:val="PageNumber"/>
            <w:rFonts w:ascii="Arial" w:hAnsi="Arial" w:cs="Arial"/>
            <w:i/>
            <w:iCs/>
            <w:sz w:val="20"/>
            <w:szCs w:val="15"/>
          </w:rPr>
          <w:fldChar w:fldCharType="end"/>
        </w:r>
      </w:p>
    </w:sdtContent>
  </w:sdt>
  <w:p w14:paraId="4A01F72E" w14:textId="708E1639" w:rsidR="00004F7D" w:rsidRPr="00554C1E" w:rsidRDefault="000E04FB">
    <w:pPr>
      <w:pStyle w:val="Header"/>
      <w:rPr>
        <w:rFonts w:ascii="Arial" w:hAnsi="Arial" w:cs="Arial"/>
        <w:i/>
        <w:sz w:val="20"/>
        <w:u w:val="single"/>
      </w:rPr>
    </w:pPr>
    <w:r>
      <w:rPr>
        <w:rFonts w:ascii="Arial" w:hAnsi="Arial" w:cs="Arial"/>
        <w:i/>
        <w:sz w:val="20"/>
        <w:u w:val="single"/>
      </w:rPr>
      <w:t>Eugene Cheong (Mailbox 43)</w:t>
    </w:r>
    <w:r w:rsidR="00004F7D" w:rsidRPr="00554C1E">
      <w:rPr>
        <w:rFonts w:ascii="Arial" w:hAnsi="Arial" w:cs="Arial"/>
        <w:i/>
        <w:sz w:val="20"/>
        <w:u w:val="single"/>
      </w:rPr>
      <w:tab/>
    </w:r>
    <w:r w:rsidR="0039129D">
      <w:rPr>
        <w:rFonts w:ascii="Arial" w:hAnsi="Arial" w:cs="Arial"/>
        <w:i/>
        <w:sz w:val="20"/>
        <w:u w:val="single"/>
      </w:rPr>
      <w:t>My Enemy, My Friend</w:t>
    </w:r>
    <w:r w:rsidR="00004F7D">
      <w:rPr>
        <w:rFonts w:ascii="Arial" w:hAnsi="Arial" w:cs="Arial"/>
        <w:i/>
        <w:sz w:val="20"/>
        <w:u w:val="single"/>
      </w:rPr>
      <w:t xml:space="preserve"> (</w:t>
    </w:r>
    <w:r>
      <w:rPr>
        <w:rFonts w:ascii="Arial" w:hAnsi="Arial" w:cs="Arial"/>
        <w:i/>
        <w:sz w:val="20"/>
        <w:u w:val="single"/>
      </w:rPr>
      <w:t>2 Sam 1</w:t>
    </w:r>
    <w:r w:rsidR="00004F7D" w:rsidRPr="00554C1E">
      <w:rPr>
        <w:rFonts w:ascii="Arial" w:hAnsi="Arial" w:cs="Arial"/>
        <w:i/>
        <w:sz w:val="20"/>
        <w:u w:val="single"/>
      </w:rPr>
      <w:t>)</w:t>
    </w:r>
    <w:r w:rsidR="00004F7D" w:rsidRPr="00554C1E">
      <w:rPr>
        <w:rFonts w:ascii="Arial" w:hAnsi="Arial" w:cs="Arial"/>
        <w:i/>
        <w:sz w:val="20"/>
        <w:u w:val="single"/>
      </w:rPr>
      <w:tab/>
    </w:r>
  </w:p>
  <w:p w14:paraId="487479B3" w14:textId="77777777" w:rsidR="00004F7D" w:rsidRPr="00554C1E" w:rsidRDefault="00004F7D">
    <w:pPr>
      <w:pStyle w:val="Header"/>
      <w:rPr>
        <w:rFonts w:ascii="Arial" w:hAnsi="Arial" w:cs="Arial"/>
        <w:i/>
        <w:sz w:val="20"/>
        <w:u w:val="singl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4E95E" w14:textId="77777777" w:rsidR="00004F7D" w:rsidRPr="00CD35E3" w:rsidRDefault="00004F7D" w:rsidP="000E6311">
    <w:pPr>
      <w:pStyle w:val="Header"/>
      <w:rPr>
        <w:rFonts w:ascii="Arial" w:hAnsi="Arial" w:cs="Arial"/>
        <w:i/>
        <w:sz w:val="22"/>
        <w:u w:val="single"/>
      </w:rPr>
    </w:pPr>
    <w:r w:rsidRPr="00CD35E3">
      <w:rPr>
        <w:rFonts w:ascii="Arial" w:hAnsi="Arial" w:cs="Arial"/>
        <w:i/>
        <w:sz w:val="22"/>
        <w:u w:val="single"/>
      </w:rPr>
      <w:t>Student’s Name</w:t>
    </w:r>
    <w:r w:rsidRPr="00CD35E3">
      <w:rPr>
        <w:rFonts w:ascii="Arial" w:hAnsi="Arial" w:cs="Arial"/>
        <w:i/>
        <w:sz w:val="22"/>
        <w:u w:val="single"/>
      </w:rPr>
      <w:tab/>
      <w:t>Title (text)</w:t>
    </w:r>
    <w:r w:rsidRPr="00CD35E3">
      <w:rPr>
        <w:rFonts w:ascii="Arial" w:hAnsi="Arial" w:cs="Arial"/>
        <w:i/>
        <w:sz w:val="22"/>
        <w:u w:val="single"/>
      </w:rPr>
      <w:tab/>
    </w:r>
    <w:r w:rsidRPr="00CD35E3">
      <w:rPr>
        <w:rStyle w:val="PageNumber"/>
        <w:rFonts w:ascii="Arial" w:hAnsi="Arial" w:cs="Arial"/>
        <w:i/>
        <w:u w:val="single"/>
      </w:rPr>
      <w:fldChar w:fldCharType="begin"/>
    </w:r>
    <w:r w:rsidRPr="00CD35E3">
      <w:rPr>
        <w:rStyle w:val="PageNumber"/>
        <w:rFonts w:ascii="Arial" w:hAnsi="Arial" w:cs="Arial"/>
        <w:i/>
        <w:u w:val="single"/>
      </w:rPr>
      <w:instrText xml:space="preserve"> PAGE </w:instrText>
    </w:r>
    <w:r w:rsidRPr="00CD35E3">
      <w:rPr>
        <w:rStyle w:val="PageNumber"/>
        <w:rFonts w:ascii="Arial" w:hAnsi="Arial" w:cs="Arial"/>
        <w:i/>
        <w:u w:val="single"/>
      </w:rPr>
      <w:fldChar w:fldCharType="separate"/>
    </w:r>
    <w:r w:rsidR="00540E7C">
      <w:rPr>
        <w:rStyle w:val="PageNumber"/>
        <w:rFonts w:ascii="Arial" w:hAnsi="Arial" w:cs="Arial"/>
        <w:i/>
        <w:noProof/>
        <w:u w:val="single"/>
      </w:rPr>
      <w:t>10</w:t>
    </w:r>
    <w:r w:rsidRPr="00CD35E3">
      <w:rPr>
        <w:rStyle w:val="PageNumber"/>
        <w:rFonts w:ascii="Arial" w:hAnsi="Arial" w:cs="Arial"/>
        <w:i/>
        <w:u w:val="single"/>
      </w:rPr>
      <w:fldChar w:fldCharType="end"/>
    </w:r>
  </w:p>
  <w:p w14:paraId="113963C3" w14:textId="77777777" w:rsidR="00004F7D" w:rsidRPr="00CD35E3" w:rsidRDefault="00004F7D" w:rsidP="000E6311">
    <w:pPr>
      <w:pStyle w:val="Header"/>
      <w:rPr>
        <w:rFonts w:ascii="Arial" w:hAnsi="Arial" w:cs="Arial"/>
        <w:i/>
        <w:sz w:val="22"/>
        <w:u w:val="single"/>
      </w:rPr>
    </w:pPr>
  </w:p>
  <w:p w14:paraId="3653D819" w14:textId="77777777" w:rsidR="001D36B6" w:rsidRDefault="001D36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4B94CA8C"/>
    <w:lvl w:ilvl="0">
      <w:start w:val="1"/>
      <w:numFmt w:val="none"/>
      <w:pStyle w:val="Heading1"/>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pStyle w:val="Heading3"/>
      <w:lvlText w:val="%3."/>
      <w:legacy w:legacy="1" w:legacySpace="0" w:legacyIndent="432"/>
      <w:lvlJc w:val="left"/>
      <w:pPr>
        <w:ind w:left="1296" w:hanging="432"/>
      </w:pPr>
    </w:lvl>
    <w:lvl w:ilvl="3">
      <w:start w:val="1"/>
      <w:numFmt w:val="lowerLetter"/>
      <w:pStyle w:val="Heading4"/>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0"/>
  </w:num>
  <w:num w:numId="5">
    <w:abstractNumId w:val="3"/>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isplayHorizontalDrawingGridEvery w:val="0"/>
  <w:displayVerticalDrawingGridEvery w:val="0"/>
  <w:doNotUseMarginsForDrawingGridOrigin/>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002AB"/>
    <w:rsid w:val="00004F7D"/>
    <w:rsid w:val="000172AB"/>
    <w:rsid w:val="00035D24"/>
    <w:rsid w:val="000539A2"/>
    <w:rsid w:val="000758BF"/>
    <w:rsid w:val="0009246A"/>
    <w:rsid w:val="000A35B7"/>
    <w:rsid w:val="000B1D54"/>
    <w:rsid w:val="000B2847"/>
    <w:rsid w:val="000E04FB"/>
    <w:rsid w:val="000E3D1E"/>
    <w:rsid w:val="000E6311"/>
    <w:rsid w:val="00123BF8"/>
    <w:rsid w:val="0015506A"/>
    <w:rsid w:val="001650EE"/>
    <w:rsid w:val="00172BBF"/>
    <w:rsid w:val="00175EE1"/>
    <w:rsid w:val="001820FE"/>
    <w:rsid w:val="00182250"/>
    <w:rsid w:val="00194CEC"/>
    <w:rsid w:val="001A5E95"/>
    <w:rsid w:val="001B6D51"/>
    <w:rsid w:val="001D36B6"/>
    <w:rsid w:val="00203B7F"/>
    <w:rsid w:val="00216882"/>
    <w:rsid w:val="0024251F"/>
    <w:rsid w:val="00244FCC"/>
    <w:rsid w:val="00246543"/>
    <w:rsid w:val="00282DA0"/>
    <w:rsid w:val="00284A39"/>
    <w:rsid w:val="002C4B28"/>
    <w:rsid w:val="002E2AF1"/>
    <w:rsid w:val="002E619D"/>
    <w:rsid w:val="003012FD"/>
    <w:rsid w:val="00304F7A"/>
    <w:rsid w:val="00330DFA"/>
    <w:rsid w:val="003457BA"/>
    <w:rsid w:val="00386E08"/>
    <w:rsid w:val="003870EF"/>
    <w:rsid w:val="003902CC"/>
    <w:rsid w:val="0039129D"/>
    <w:rsid w:val="003E045D"/>
    <w:rsid w:val="003F48B9"/>
    <w:rsid w:val="00411C24"/>
    <w:rsid w:val="00437CFF"/>
    <w:rsid w:val="00455EA6"/>
    <w:rsid w:val="0047195E"/>
    <w:rsid w:val="00473972"/>
    <w:rsid w:val="00486E56"/>
    <w:rsid w:val="0049210B"/>
    <w:rsid w:val="004A5FDA"/>
    <w:rsid w:val="004F79F0"/>
    <w:rsid w:val="00500980"/>
    <w:rsid w:val="0051134F"/>
    <w:rsid w:val="00540E7C"/>
    <w:rsid w:val="0056648D"/>
    <w:rsid w:val="00575D9C"/>
    <w:rsid w:val="00576AA2"/>
    <w:rsid w:val="005B429E"/>
    <w:rsid w:val="005C3D1C"/>
    <w:rsid w:val="005D71E2"/>
    <w:rsid w:val="0060239A"/>
    <w:rsid w:val="006048A8"/>
    <w:rsid w:val="006051CE"/>
    <w:rsid w:val="00614EDA"/>
    <w:rsid w:val="006334E0"/>
    <w:rsid w:val="0066559B"/>
    <w:rsid w:val="006A24A8"/>
    <w:rsid w:val="006A5239"/>
    <w:rsid w:val="006E62F5"/>
    <w:rsid w:val="00715CED"/>
    <w:rsid w:val="00721AB0"/>
    <w:rsid w:val="007264D8"/>
    <w:rsid w:val="007654AC"/>
    <w:rsid w:val="007675FE"/>
    <w:rsid w:val="00770A77"/>
    <w:rsid w:val="00774046"/>
    <w:rsid w:val="0077568A"/>
    <w:rsid w:val="00782673"/>
    <w:rsid w:val="00783F99"/>
    <w:rsid w:val="007B7C1C"/>
    <w:rsid w:val="007E22D7"/>
    <w:rsid w:val="007E49AB"/>
    <w:rsid w:val="007F191F"/>
    <w:rsid w:val="00806559"/>
    <w:rsid w:val="00806CD5"/>
    <w:rsid w:val="0082730B"/>
    <w:rsid w:val="00833445"/>
    <w:rsid w:val="008612DC"/>
    <w:rsid w:val="008747DC"/>
    <w:rsid w:val="0089010F"/>
    <w:rsid w:val="008B7E4D"/>
    <w:rsid w:val="008D019E"/>
    <w:rsid w:val="008D4A19"/>
    <w:rsid w:val="008D5E91"/>
    <w:rsid w:val="00907E9A"/>
    <w:rsid w:val="009177F7"/>
    <w:rsid w:val="0092178F"/>
    <w:rsid w:val="0092278B"/>
    <w:rsid w:val="009341CB"/>
    <w:rsid w:val="0094713D"/>
    <w:rsid w:val="009523E6"/>
    <w:rsid w:val="009857A0"/>
    <w:rsid w:val="009A55DB"/>
    <w:rsid w:val="009C1D36"/>
    <w:rsid w:val="009D3AA6"/>
    <w:rsid w:val="009F6731"/>
    <w:rsid w:val="00A33002"/>
    <w:rsid w:val="00A55477"/>
    <w:rsid w:val="00A568C0"/>
    <w:rsid w:val="00A61274"/>
    <w:rsid w:val="00A62C05"/>
    <w:rsid w:val="00A74D22"/>
    <w:rsid w:val="00A964C4"/>
    <w:rsid w:val="00AD3FCD"/>
    <w:rsid w:val="00AE37B6"/>
    <w:rsid w:val="00AF72CB"/>
    <w:rsid w:val="00B03BB1"/>
    <w:rsid w:val="00B232DF"/>
    <w:rsid w:val="00B37479"/>
    <w:rsid w:val="00B3753F"/>
    <w:rsid w:val="00B4076B"/>
    <w:rsid w:val="00B424E3"/>
    <w:rsid w:val="00B96415"/>
    <w:rsid w:val="00BB59D2"/>
    <w:rsid w:val="00BC11FA"/>
    <w:rsid w:val="00BE2354"/>
    <w:rsid w:val="00BF1AFE"/>
    <w:rsid w:val="00BF79FD"/>
    <w:rsid w:val="00C00D39"/>
    <w:rsid w:val="00C02C81"/>
    <w:rsid w:val="00C3397D"/>
    <w:rsid w:val="00C34070"/>
    <w:rsid w:val="00C51351"/>
    <w:rsid w:val="00C8576A"/>
    <w:rsid w:val="00CD35E3"/>
    <w:rsid w:val="00D14F83"/>
    <w:rsid w:val="00D4150D"/>
    <w:rsid w:val="00D428B3"/>
    <w:rsid w:val="00D933A6"/>
    <w:rsid w:val="00DA2298"/>
    <w:rsid w:val="00DA234F"/>
    <w:rsid w:val="00DA35BB"/>
    <w:rsid w:val="00DA3FD2"/>
    <w:rsid w:val="00DC5AAA"/>
    <w:rsid w:val="00DF0F5E"/>
    <w:rsid w:val="00E01555"/>
    <w:rsid w:val="00E16A63"/>
    <w:rsid w:val="00E50D27"/>
    <w:rsid w:val="00E705B4"/>
    <w:rsid w:val="00E80A8C"/>
    <w:rsid w:val="00E85B2B"/>
    <w:rsid w:val="00E923A7"/>
    <w:rsid w:val="00EC5583"/>
    <w:rsid w:val="00EC602D"/>
    <w:rsid w:val="00ED1288"/>
    <w:rsid w:val="00EE3479"/>
    <w:rsid w:val="00F002AB"/>
    <w:rsid w:val="00F03BB9"/>
    <w:rsid w:val="00F13B97"/>
    <w:rsid w:val="00F14DA1"/>
    <w:rsid w:val="00F56CF0"/>
    <w:rsid w:val="00FA3A7C"/>
    <w:rsid w:val="00FF1541"/>
    <w:rsid w:val="00FF21CD"/>
  </w:rsids>
  <m:mathPr>
    <m:mathFont m:val="Cambria Math"/>
    <m:brkBin m:val="before"/>
    <m:brkBinSub m:val="--"/>
    <m:smallFrac m:val="0"/>
    <m:dispDef m:val="0"/>
    <m:lMargin m:val="0"/>
    <m:rMargin m:val="0"/>
    <m:defJc m:val="centerGroup"/>
    <m:wrapRight/>
    <m:intLim m:val="subSup"/>
    <m:naryLim m:val="subSup"/>
  </m:mathPr>
  <w:themeFontLang w:val="en-SG"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29FCADA"/>
  <w14:defaultImageDpi w14:val="300"/>
  <w15:docId w15:val="{A854D088-9BC9-934C-83FE-F170F7620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SG"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6311"/>
    <w:pPr>
      <w:jc w:val="both"/>
    </w:pPr>
    <w:rPr>
      <w:rFonts w:ascii="Times New Roman" w:hAnsi="Times New Roman"/>
      <w:sz w:val="24"/>
      <w:lang w:val="en-US"/>
    </w:rPr>
  </w:style>
  <w:style w:type="paragraph" w:styleId="Heading1">
    <w:name w:val="heading 1"/>
    <w:basedOn w:val="Normal"/>
    <w:next w:val="Normal"/>
    <w:autoRedefine/>
    <w:qFormat/>
    <w:rsid w:val="00ED1288"/>
    <w:pPr>
      <w:numPr>
        <w:numId w:val="1"/>
      </w:numPr>
      <w:spacing w:before="240" w:after="60"/>
      <w:jc w:val="left"/>
      <w:outlineLvl w:val="0"/>
    </w:pPr>
    <w:rPr>
      <w:rFonts w:ascii="Arial" w:hAnsi="Arial" w:cs="Arial"/>
      <w:b/>
      <w:kern w:val="28"/>
      <w:sz w:val="22"/>
    </w:rPr>
  </w:style>
  <w:style w:type="paragraph" w:styleId="Heading2">
    <w:name w:val="heading 2"/>
    <w:basedOn w:val="Normal"/>
    <w:next w:val="Normal"/>
    <w:qFormat/>
    <w:rsid w:val="00ED1288"/>
    <w:pPr>
      <w:numPr>
        <w:ilvl w:val="1"/>
        <w:numId w:val="1"/>
      </w:numPr>
      <w:spacing w:before="240" w:after="60"/>
      <w:jc w:val="left"/>
      <w:outlineLvl w:val="1"/>
    </w:pPr>
    <w:rPr>
      <w:rFonts w:ascii="Arial" w:hAnsi="Arial"/>
      <w:sz w:val="22"/>
    </w:rPr>
  </w:style>
  <w:style w:type="paragraph" w:styleId="Heading3">
    <w:name w:val="heading 3"/>
    <w:basedOn w:val="Normal"/>
    <w:next w:val="Normal"/>
    <w:autoRedefine/>
    <w:qFormat/>
    <w:rsid w:val="006048A8"/>
    <w:pPr>
      <w:numPr>
        <w:ilvl w:val="2"/>
        <w:numId w:val="1"/>
      </w:numPr>
      <w:spacing w:before="240" w:after="60"/>
      <w:jc w:val="left"/>
      <w:outlineLvl w:val="2"/>
    </w:pPr>
    <w:rPr>
      <w:rFonts w:ascii="Arial" w:hAnsi="Arial" w:cs="Arial"/>
      <w:sz w:val="22"/>
      <w:szCs w:val="22"/>
    </w:rPr>
  </w:style>
  <w:style w:type="paragraph" w:styleId="Heading4">
    <w:name w:val="heading 4"/>
    <w:basedOn w:val="Normal"/>
    <w:next w:val="Normal"/>
    <w:autoRedefine/>
    <w:qFormat/>
    <w:rsid w:val="00C51351"/>
    <w:pPr>
      <w:numPr>
        <w:ilvl w:val="3"/>
        <w:numId w:val="1"/>
      </w:numPr>
      <w:spacing w:before="240" w:after="60"/>
      <w:jc w:val="left"/>
      <w:outlineLvl w:val="3"/>
    </w:pPr>
    <w:rPr>
      <w:rFonts w:ascii="Arial" w:hAnsi="Arial"/>
      <w:sz w:val="22"/>
      <w:szCs w:val="18"/>
    </w:rPr>
  </w:style>
  <w:style w:type="paragraph" w:styleId="Heading5">
    <w:name w:val="heading 5"/>
    <w:basedOn w:val="Normal"/>
    <w:next w:val="Normal"/>
    <w:autoRedefine/>
    <w:qFormat/>
    <w:rsid w:val="00ED1288"/>
    <w:pPr>
      <w:numPr>
        <w:ilvl w:val="4"/>
        <w:numId w:val="1"/>
      </w:numPr>
      <w:spacing w:before="240" w:after="60"/>
      <w:jc w:val="left"/>
      <w:outlineLvl w:val="4"/>
    </w:pPr>
    <w:rPr>
      <w:rFonts w:ascii="Arial" w:hAnsi="Arial"/>
      <w:sz w:val="22"/>
    </w:r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rFonts w:ascii="Helvetica" w:hAnsi="Helvetica"/>
      <w:i/>
      <w:sz w:val="20"/>
    </w:rPr>
  </w:style>
  <w:style w:type="paragraph" w:styleId="Heading9">
    <w:name w:val="heading 9"/>
    <w:basedOn w:val="Normal"/>
    <w:next w:val="Normal"/>
    <w:qFormat/>
    <w:pPr>
      <w:numPr>
        <w:ilvl w:val="8"/>
        <w:numId w:val="1"/>
      </w:numPr>
      <w:spacing w:before="240" w:after="60"/>
      <w:outlineLvl w:val="8"/>
    </w:pPr>
    <w:rPr>
      <w:rFonts w:ascii="Helvetica" w:hAnsi="Helvetica"/>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pPr>
      <w:tabs>
        <w:tab w:val="center" w:pos="4320"/>
        <w:tab w:val="right" w:pos="8640"/>
      </w:tabs>
    </w:pPr>
  </w:style>
  <w:style w:type="character" w:customStyle="1" w:styleId="HeaderChar">
    <w:name w:val="Header Char"/>
    <w:link w:val="Header"/>
    <w:rsid w:val="00A62C05"/>
    <w:rPr>
      <w:rFonts w:ascii="Times New Roman" w:hAnsi="Times New Roman"/>
      <w:sz w:val="24"/>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rsid w:val="00ED1288"/>
    <w:rPr>
      <w:rFonts w:ascii="Lucida Grande" w:hAnsi="Lucida Grande"/>
      <w:sz w:val="18"/>
      <w:szCs w:val="18"/>
    </w:rPr>
  </w:style>
  <w:style w:type="character" w:customStyle="1" w:styleId="BalloonTextChar">
    <w:name w:val="Balloon Text Char"/>
    <w:basedOn w:val="DefaultParagraphFont"/>
    <w:link w:val="BalloonText"/>
    <w:rsid w:val="00ED1288"/>
    <w:rPr>
      <w:rFonts w:ascii="Lucida Grande" w:hAnsi="Lucida Grande"/>
      <w:sz w:val="18"/>
      <w:szCs w:val="18"/>
      <w:lang w:val="en-US"/>
    </w:rPr>
  </w:style>
  <w:style w:type="paragraph" w:styleId="FootnoteText">
    <w:name w:val="footnote text"/>
    <w:basedOn w:val="Normal"/>
    <w:link w:val="FootnoteTextChar"/>
    <w:semiHidden/>
    <w:unhideWhenUsed/>
    <w:rsid w:val="00BF1AFE"/>
    <w:rPr>
      <w:sz w:val="20"/>
    </w:rPr>
  </w:style>
  <w:style w:type="character" w:customStyle="1" w:styleId="FootnoteTextChar">
    <w:name w:val="Footnote Text Char"/>
    <w:basedOn w:val="DefaultParagraphFont"/>
    <w:link w:val="FootnoteText"/>
    <w:semiHidden/>
    <w:rsid w:val="00BF1AFE"/>
    <w:rPr>
      <w:rFonts w:ascii="Times New Roman" w:hAnsi="Times New Roman"/>
      <w:lang w:val="en-US"/>
    </w:rPr>
  </w:style>
  <w:style w:type="character" w:styleId="FootnoteReference">
    <w:name w:val="footnote reference"/>
    <w:basedOn w:val="DefaultParagraphFont"/>
    <w:semiHidden/>
    <w:unhideWhenUsed/>
    <w:rsid w:val="00BF1AFE"/>
    <w:rPr>
      <w:vertAlign w:val="superscript"/>
    </w:rPr>
  </w:style>
  <w:style w:type="character" w:styleId="CommentReference">
    <w:name w:val="annotation reference"/>
    <w:basedOn w:val="DefaultParagraphFont"/>
    <w:semiHidden/>
    <w:unhideWhenUsed/>
    <w:rsid w:val="00D428B3"/>
    <w:rPr>
      <w:sz w:val="16"/>
      <w:szCs w:val="16"/>
    </w:rPr>
  </w:style>
  <w:style w:type="paragraph" w:styleId="CommentText">
    <w:name w:val="annotation text"/>
    <w:basedOn w:val="Normal"/>
    <w:link w:val="CommentTextChar"/>
    <w:semiHidden/>
    <w:unhideWhenUsed/>
    <w:rsid w:val="00D428B3"/>
    <w:rPr>
      <w:sz w:val="20"/>
    </w:rPr>
  </w:style>
  <w:style w:type="character" w:customStyle="1" w:styleId="CommentTextChar">
    <w:name w:val="Comment Text Char"/>
    <w:basedOn w:val="DefaultParagraphFont"/>
    <w:link w:val="CommentText"/>
    <w:semiHidden/>
    <w:rsid w:val="00D428B3"/>
    <w:rPr>
      <w:rFonts w:ascii="Times New Roman" w:hAnsi="Times New Roman"/>
      <w:lang w:val="en-US"/>
    </w:rPr>
  </w:style>
  <w:style w:type="paragraph" w:styleId="CommentSubject">
    <w:name w:val="annotation subject"/>
    <w:basedOn w:val="CommentText"/>
    <w:next w:val="CommentText"/>
    <w:link w:val="CommentSubjectChar"/>
    <w:semiHidden/>
    <w:unhideWhenUsed/>
    <w:rsid w:val="00D428B3"/>
    <w:rPr>
      <w:b/>
      <w:bCs/>
    </w:rPr>
  </w:style>
  <w:style w:type="character" w:customStyle="1" w:styleId="CommentSubjectChar">
    <w:name w:val="Comment Subject Char"/>
    <w:basedOn w:val="CommentTextChar"/>
    <w:link w:val="CommentSubject"/>
    <w:semiHidden/>
    <w:rsid w:val="00D428B3"/>
    <w:rPr>
      <w:rFonts w:ascii="Times New Roman" w:hAnsi="Times New Roman"/>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Rick%20HD:Users:griffith:Library:Application%20Support:Microsoft:Office:User%20Templates:My%20Templates:Sermon.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Rick%20HD:Users:griffith:Library:Application%20Support:Microsoft:Office:User%20Templates:My%20Templates:Sermon.doc</Template>
  <TotalTime>100</TotalTime>
  <Pages>14</Pages>
  <Words>2817</Words>
  <Characters>16061</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Church</vt:lpstr>
    </vt:vector>
  </TitlesOfParts>
  <Company>Singapore Bible College</Company>
  <LinksUpToDate>false</LinksUpToDate>
  <CharactersWithSpaces>1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urch</dc:title>
  <dc:subject/>
  <dc:creator>Rick Griffith</dc:creator>
  <cp:keywords/>
  <cp:lastModifiedBy>Rick Griffith</cp:lastModifiedBy>
  <cp:revision>38</cp:revision>
  <cp:lastPrinted>1900-12-31T17:04:00Z</cp:lastPrinted>
  <dcterms:created xsi:type="dcterms:W3CDTF">2020-04-09T01:48:00Z</dcterms:created>
  <dcterms:modified xsi:type="dcterms:W3CDTF">2021-07-0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3nwDX95"/&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